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FD0F4" w14:textId="5F98966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Nam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Journal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World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Journal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of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Gastrointestinal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color w:val="000000"/>
        </w:rPr>
        <w:t>Endoscopy</w:t>
      </w:r>
    </w:p>
    <w:p w14:paraId="02F0165B" w14:textId="2D119C3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Manuscrip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NO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5738</w:t>
      </w:r>
    </w:p>
    <w:p w14:paraId="4F96623F" w14:textId="5F5CEF92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Manuscrip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Type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</w:p>
    <w:p w14:paraId="5743E5C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2D2DA6F" w14:textId="1FD16963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Solitar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metastasis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from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quamous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cell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lung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carcinoma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A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cas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repor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71EF" w:rsidRPr="001344F8">
        <w:rPr>
          <w:rFonts w:ascii="Book Antiqua" w:eastAsia="Book Antiqua" w:hAnsi="Book Antiqua" w:cs="Book Antiqua"/>
          <w:b/>
          <w:color w:val="000000"/>
        </w:rPr>
        <w:t>literature</w:t>
      </w:r>
    </w:p>
    <w:p w14:paraId="4E12B7AE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F1D6281" w14:textId="1FB46F7D" w:rsidR="00A77B3E" w:rsidRPr="001344F8" w:rsidRDefault="00B271EF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Ra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hAnsi="Book Antiqua" w:cs="Book Antiqua"/>
          <w:color w:val="000000"/>
          <w:lang w:eastAsia="zh-CN"/>
        </w:rPr>
        <w:t>K</w:t>
      </w:r>
      <w:r w:rsidR="002E21CD">
        <w:rPr>
          <w:rFonts w:ascii="Book Antiqua" w:hAnsi="Book Antiqua" w:cs="Book Antiqua"/>
          <w:color w:val="000000"/>
          <w:lang w:eastAsia="zh-CN"/>
        </w:rPr>
        <w:t xml:space="preserve"> </w:t>
      </w:r>
      <w:r w:rsidRPr="001344F8">
        <w:rPr>
          <w:rFonts w:ascii="Book Antiqua" w:hAnsi="Book Antiqua" w:cs="Book Antiqua"/>
          <w:i/>
          <w:color w:val="000000"/>
          <w:lang w:eastAsia="zh-CN"/>
        </w:rPr>
        <w:t>et</w:t>
      </w:r>
      <w:r w:rsidR="002E21CD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Pr="001344F8">
        <w:rPr>
          <w:rFonts w:ascii="Book Antiqua" w:hAnsi="Book Antiqua" w:cs="Book Antiqua"/>
          <w:i/>
          <w:color w:val="000000"/>
          <w:lang w:eastAsia="zh-CN"/>
        </w:rPr>
        <w:t>al</w:t>
      </w:r>
      <w:r w:rsidRPr="001344F8">
        <w:rPr>
          <w:rFonts w:ascii="Book Antiqua" w:hAnsi="Book Antiqua" w:cs="Book Antiqua"/>
          <w:color w:val="000000"/>
          <w:lang w:eastAsia="zh-CN"/>
        </w:rPr>
        <w:t>.</w:t>
      </w:r>
      <w:r w:rsidR="002E21CD">
        <w:rPr>
          <w:rFonts w:ascii="Book Antiqua" w:hAnsi="Book Antiqua" w:cs="Book Antiqua"/>
          <w:color w:val="000000"/>
          <w:lang w:eastAsia="zh-CN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S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carcinoma</w:t>
      </w:r>
    </w:p>
    <w:p w14:paraId="6558D5F6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C153C2D" w14:textId="1026951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Kaouth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may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l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jou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utaouki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maou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nan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hizla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rras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elkri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zou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fa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nnouss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</w:t>
      </w:r>
    </w:p>
    <w:p w14:paraId="75B23CD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1D53B01" w14:textId="69C138A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Kaoutha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Rais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umaym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ulj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ajou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outaoukil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Ghizlan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harrasse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bdelkrim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azour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afa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hannoussi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ah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smaili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7C457E0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10115F6" w14:textId="79F30D1E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Iman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amaoui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71B4270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74B0FC4" w14:textId="5D1B202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Am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ennani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tomo-Path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05A8975E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FC3975D" w14:textId="4092A8D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l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rib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ri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utaouk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z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nnouss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Z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rib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+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correc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port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ellectu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en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rras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ticip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eting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maou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erpre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ding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nan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z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A7705D" w:rsidRPr="001344F8">
        <w:rPr>
          <w:rFonts w:ascii="Book Antiqua" w:hAnsi="Book Antiqua" w:cs="Book Antiqua"/>
          <w:color w:val="000000"/>
          <w:lang w:eastAsia="zh-CN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pro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.</w:t>
      </w:r>
    </w:p>
    <w:p w14:paraId="7D9296AF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BABB7D9" w14:textId="1774846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aoutha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Rais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eastAsia="Book Antiqua" w:hAnsi="Book Antiqua" w:cs="Book Antiqua"/>
          <w:bCs/>
          <w:color w:val="000000"/>
        </w:rPr>
        <w:t>Department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of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borato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oo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80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49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j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000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outar.rais@gmail.com</w:t>
      </w:r>
    </w:p>
    <w:p w14:paraId="05B8FED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5152D16" w14:textId="2600833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r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</w:t>
      </w:r>
    </w:p>
    <w:p w14:paraId="386F7A90" w14:textId="557468E5" w:rsidR="00A77B3E" w:rsidRPr="001344F8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May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18,</w:t>
      </w:r>
      <w:r w:rsidR="002E21CD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A7705D" w:rsidRPr="001344F8">
        <w:rPr>
          <w:rFonts w:ascii="Book Antiqua" w:hAnsi="Book Antiqua" w:cs="Book Antiqua"/>
          <w:bCs/>
          <w:color w:val="000000"/>
          <w:lang w:eastAsia="zh-CN"/>
        </w:rPr>
        <w:t>2022</w:t>
      </w:r>
    </w:p>
    <w:p w14:paraId="27BDAA6D" w14:textId="5023254B" w:rsidR="00A77B3E" w:rsidRPr="002E21CD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54149" w:rsidRPr="00D17A12">
        <w:rPr>
          <w:rFonts w:ascii="Book Antiqua" w:eastAsia="Book Antiqua" w:hAnsi="Book Antiqua" w:cs="Book Antiqua"/>
          <w:color w:val="000000"/>
        </w:rPr>
        <w:t>June 15, 2022</w:t>
      </w:r>
    </w:p>
    <w:p w14:paraId="42429ECA" w14:textId="1D755495" w:rsidR="002E21CD" w:rsidRPr="002E21CD" w:rsidRDefault="00D73477" w:rsidP="002E21CD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17A12">
        <w:rPr>
          <w:rFonts w:ascii="Book Antiqua" w:hAnsi="Book Antiqua"/>
          <w:color w:val="000000"/>
          <w:shd w:val="clear" w:color="auto" w:fill="FFFFFF"/>
        </w:rPr>
        <w:t>July</w:t>
      </w:r>
      <w:r w:rsidR="00D17A12">
        <w:rPr>
          <w:rFonts w:ascii="Book Antiqua" w:eastAsia="Microsoft YaHei UI" w:hAnsi="Book Antiqua"/>
          <w:color w:val="000000"/>
        </w:rPr>
        <w:t xml:space="preserve"> </w:t>
      </w:r>
      <w:r w:rsidR="00D17A12">
        <w:rPr>
          <w:rFonts w:ascii="Book Antiqua" w:eastAsia="Microsoft YaHei UI" w:hAnsi="Book Antiqua" w:hint="eastAsia"/>
          <w:color w:val="000000"/>
        </w:rPr>
        <w:t>16, 2022</w:t>
      </w:r>
    </w:p>
    <w:p w14:paraId="323FCF58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5024234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  <w:sectPr w:rsidR="00A77B3E" w:rsidRPr="001344F8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2B2998F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28B9E688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BACKGROUND</w:t>
      </w:r>
    </w:p>
    <w:p w14:paraId="7ECDB23D" w14:textId="51DED6C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SCLC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usua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t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ympto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ident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-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estigation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casion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v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o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.</w:t>
      </w:r>
    </w:p>
    <w:p w14:paraId="343BCF4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58B15FA" w14:textId="626CA9C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MMARY</w:t>
      </w:r>
    </w:p>
    <w:p w14:paraId="73D71373" w14:textId="4544F55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6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L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m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T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en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ra-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hinctero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rs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ulmin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mp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NA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US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ea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ati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l-differen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n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rmaliz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agi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rvico-thoraco-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/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e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ressivel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</w:p>
    <w:p w14:paraId="1D1217E5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A2B5C12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CONCLUSION</w:t>
      </w:r>
    </w:p>
    <w:p w14:paraId="4C77FB00" w14:textId="5E9883D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L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llen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ia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at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</w:p>
    <w:p w14:paraId="31E50E6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B65A835" w14:textId="43615461" w:rsidR="00A77B3E" w:rsidRPr="00D23A73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P</w:t>
      </w:r>
      <w:r w:rsidRPr="001344F8">
        <w:rPr>
          <w:rFonts w:ascii="Book Antiqua" w:eastAsia="Book Antiqua" w:hAnsi="Book Antiqua" w:cs="Book Antiqua"/>
          <w:color w:val="000000"/>
        </w:rPr>
        <w:t>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J</w:t>
      </w:r>
      <w:r w:rsidRPr="001344F8">
        <w:rPr>
          <w:rFonts w:ascii="Book Antiqua" w:eastAsia="Book Antiqua" w:hAnsi="Book Antiqua" w:cs="Book Antiqua"/>
          <w:color w:val="000000"/>
        </w:rPr>
        <w:t>aundice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E</w:t>
      </w:r>
      <w:r w:rsidRPr="001344F8">
        <w:rPr>
          <w:rFonts w:ascii="Book Antiqua" w:eastAsia="Book Antiqua" w:hAnsi="Book Antiqua" w:cs="Book Antiqua"/>
          <w:color w:val="000000"/>
        </w:rPr>
        <w:t>sotrach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U</w:t>
      </w:r>
      <w:r w:rsidRPr="001344F8">
        <w:rPr>
          <w:rFonts w:ascii="Book Antiqua" w:eastAsia="Book Antiqua" w:hAnsi="Book Antiqua" w:cs="Book Antiqua"/>
          <w:color w:val="000000"/>
        </w:rPr>
        <w:t>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C</w:t>
      </w:r>
      <w:r w:rsidRPr="001344F8">
        <w:rPr>
          <w:rFonts w:ascii="Book Antiqua" w:eastAsia="Book Antiqua" w:hAnsi="Book Antiqua" w:cs="Book Antiqua"/>
          <w:color w:val="000000"/>
        </w:rPr>
        <w:t>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</w:p>
    <w:p w14:paraId="45F2D497" w14:textId="611CF83D" w:rsidR="00A77B3E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3A58C5D" w14:textId="77777777" w:rsidR="00572FE0" w:rsidRDefault="00572FE0" w:rsidP="00572FE0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lastRenderedPageBreak/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2</w:t>
      </w:r>
      <w:r>
        <w:rPr>
          <w:rFonts w:ascii="Book Antiqua" w:eastAsia="Book Antiqua" w:hAnsi="Book Antiqua" w:cs="Book Antiqua"/>
          <w:b/>
          <w:color w:val="000000"/>
        </w:rPr>
        <w:t xml:space="preserve">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2F6C2A75" w14:textId="77777777" w:rsidR="00572FE0" w:rsidRPr="001344F8" w:rsidRDefault="00572FE0" w:rsidP="001344F8">
      <w:pPr>
        <w:spacing w:line="360" w:lineRule="auto"/>
        <w:jc w:val="both"/>
        <w:rPr>
          <w:rFonts w:ascii="Book Antiqua" w:hAnsi="Book Antiqua"/>
        </w:rPr>
      </w:pPr>
    </w:p>
    <w:p w14:paraId="0897558C" w14:textId="019F522A" w:rsidR="00271942" w:rsidRDefault="00271942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hAnsi="Book Antiqua" w:hint="eastAsia"/>
          <w:b/>
          <w:bCs/>
          <w:lang w:eastAsia="zh-CN"/>
        </w:rPr>
        <w:t>Citation:</w:t>
      </w:r>
      <w:r>
        <w:rPr>
          <w:rFonts w:ascii="Book Antiqua" w:hAnsi="Book Antiqua" w:hint="eastAsia"/>
          <w:lang w:eastAsia="zh-CN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Ra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Eul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O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Moutaouk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Kamaou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Bennan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Kharras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Zaz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Khannouss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Ismai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Z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Solit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carcinoma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23A73" w:rsidRPr="00D23A73">
        <w:rPr>
          <w:rFonts w:ascii="Book Antiqua" w:eastAsia="Book Antiqua" w:hAnsi="Book Antiqua" w:cs="Book Antiqua"/>
          <w:color w:val="000000"/>
        </w:rPr>
        <w:t>literature</w:t>
      </w:r>
      <w:r w:rsidR="00D73477"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D73477" w:rsidRPr="001344F8">
        <w:rPr>
          <w:rFonts w:ascii="Book Antiqua" w:eastAsia="Book Antiqua" w:hAnsi="Book Antiqua" w:cs="Book Antiqua"/>
          <w:color w:val="000000"/>
        </w:rPr>
        <w:t>202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092DAF" w:rsidRPr="00092DAF">
        <w:rPr>
          <w:rFonts w:ascii="Book Antiqua" w:eastAsia="Book Antiqua" w:hAnsi="Book Antiqua" w:cs="Book Antiqua"/>
          <w:color w:val="000000"/>
        </w:rPr>
        <w:t xml:space="preserve">14(7): </w:t>
      </w:r>
      <w:r w:rsidRPr="00271942">
        <w:rPr>
          <w:rFonts w:ascii="Book Antiqua" w:eastAsia="Book Antiqua" w:hAnsi="Book Antiqua" w:cs="Book Antiqua"/>
          <w:color w:val="000000"/>
        </w:rPr>
        <w:t>455-466</w:t>
      </w:r>
      <w:r w:rsidR="00092DAF" w:rsidRPr="00092DAF">
        <w:rPr>
          <w:rFonts w:ascii="Book Antiqua" w:eastAsia="Book Antiqua" w:hAnsi="Book Antiqua" w:cs="Book Antiqua"/>
          <w:color w:val="000000"/>
        </w:rPr>
        <w:t xml:space="preserve"> </w:t>
      </w:r>
    </w:p>
    <w:p w14:paraId="38974095" w14:textId="6F994821" w:rsidR="00271942" w:rsidRDefault="00092DAF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71942">
        <w:rPr>
          <w:rFonts w:ascii="Book Antiqua" w:eastAsia="Book Antiqua" w:hAnsi="Book Antiqua" w:cs="Book Antiqua"/>
          <w:b/>
          <w:bCs/>
          <w:color w:val="000000"/>
        </w:rPr>
        <w:t>URL</w:t>
      </w:r>
      <w:r w:rsidRPr="00092DAF">
        <w:rPr>
          <w:rFonts w:ascii="Book Antiqua" w:eastAsia="Book Antiqua" w:hAnsi="Book Antiqua" w:cs="Book Antiqua"/>
          <w:color w:val="000000"/>
        </w:rPr>
        <w:t>: https://www.wjgnet.com/1948-5190/full/v14/i7/</w:t>
      </w:r>
      <w:r w:rsidR="00271942" w:rsidRPr="00271942">
        <w:rPr>
          <w:rFonts w:ascii="Book Antiqua" w:eastAsia="Book Antiqua" w:hAnsi="Book Antiqua" w:cs="Book Antiqua"/>
          <w:color w:val="000000"/>
        </w:rPr>
        <w:t>455</w:t>
      </w:r>
      <w:r w:rsidRPr="00092DAF">
        <w:rPr>
          <w:rFonts w:ascii="Book Antiqua" w:eastAsia="Book Antiqua" w:hAnsi="Book Antiqua" w:cs="Book Antiqua"/>
          <w:color w:val="000000"/>
        </w:rPr>
        <w:t xml:space="preserve">.htm </w:t>
      </w:r>
    </w:p>
    <w:p w14:paraId="0FD28ECF" w14:textId="437CDD2E" w:rsidR="00A77B3E" w:rsidRPr="001344F8" w:rsidRDefault="00092DAF" w:rsidP="001344F8">
      <w:pPr>
        <w:spacing w:line="360" w:lineRule="auto"/>
        <w:jc w:val="both"/>
        <w:rPr>
          <w:rFonts w:ascii="Book Antiqua" w:hAnsi="Book Antiqua"/>
        </w:rPr>
      </w:pPr>
      <w:r w:rsidRPr="00271942">
        <w:rPr>
          <w:rFonts w:ascii="Book Antiqua" w:eastAsia="Book Antiqua" w:hAnsi="Book Antiqua" w:cs="Book Antiqua"/>
          <w:b/>
          <w:bCs/>
          <w:color w:val="000000"/>
        </w:rPr>
        <w:t>DOI</w:t>
      </w:r>
      <w:r w:rsidRPr="00092DAF">
        <w:rPr>
          <w:rFonts w:ascii="Book Antiqua" w:eastAsia="Book Antiqua" w:hAnsi="Book Antiqua" w:cs="Book Antiqua"/>
          <w:color w:val="000000"/>
        </w:rPr>
        <w:t>: https://dx.doi.org/10.4253/wjge.v14.i7.</w:t>
      </w:r>
      <w:r w:rsidR="00271942" w:rsidRPr="00271942">
        <w:rPr>
          <w:rFonts w:ascii="Book Antiqua" w:eastAsia="Book Antiqua" w:hAnsi="Book Antiqua" w:cs="Book Antiqua"/>
          <w:color w:val="000000"/>
        </w:rPr>
        <w:t>455</w:t>
      </w:r>
    </w:p>
    <w:p w14:paraId="1BBD488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7945F20" w14:textId="4ABCFC2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D23A73">
        <w:rPr>
          <w:rFonts w:ascii="Book Antiqua" w:hAnsi="Book Antiqua" w:cs="Book Antiqua" w:hint="eastAsia"/>
          <w:color w:val="000000"/>
          <w:lang w:eastAsia="zh-CN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u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d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ag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</w:p>
    <w:p w14:paraId="221220AC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C7C3C5B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D73477"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352428AE" w14:textId="71DE6A8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k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ur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dlie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yp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men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val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im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proximat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%-5%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na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orec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ea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onsi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6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.</w:t>
      </w:r>
    </w:p>
    <w:p w14:paraId="473968D6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077BA7B" w14:textId="7557ED0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CASE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PRESENTATION</w:t>
      </w:r>
    </w:p>
    <w:p w14:paraId="0C39A0E8" w14:textId="5A37D36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Chief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complaints</w:t>
      </w:r>
    </w:p>
    <w:p w14:paraId="19DE9BCF" w14:textId="5561A80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6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mergenc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o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ai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e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gastralg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rio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dition.</w:t>
      </w:r>
    </w:p>
    <w:p w14:paraId="0C0C03AB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3F58070" w14:textId="4716B52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presen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3C4D2B8E" w14:textId="6330DFE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or.</w:t>
      </w:r>
    </w:p>
    <w:p w14:paraId="778CC71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EBEBBC2" w14:textId="7AB0D2B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Histo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pas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illness</w:t>
      </w:r>
    </w:p>
    <w:p w14:paraId="2635EBCD" w14:textId="04DDA9B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r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nth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fo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mis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nsbronch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.</w:t>
      </w:r>
    </w:p>
    <w:p w14:paraId="7DA3E7B8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3FD6C4B" w14:textId="46CD0FA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Personal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famil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history</w:t>
      </w:r>
    </w:p>
    <w:p w14:paraId="7C3022D4" w14:textId="6476762C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f-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k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ok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ami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ry.</w:t>
      </w:r>
    </w:p>
    <w:p w14:paraId="5DB517F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764A5B7" w14:textId="36060D99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Physical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</w:t>
      </w:r>
    </w:p>
    <w:p w14:paraId="3B360831" w14:textId="3127873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vi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ebr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gastr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nderness.</w:t>
      </w:r>
    </w:p>
    <w:p w14:paraId="22E507CF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7695908" w14:textId="7E4A91E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Laborato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2F8950AA" w14:textId="7E1CCF5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Bl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urb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n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ding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rub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.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.3-1.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r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rub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.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0.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d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m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utamy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nsfer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8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2-6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kal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hosphat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5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-15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art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inotransfer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-3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an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inotransfer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5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I/L)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hyd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tig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A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-9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/m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g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/mL).</w:t>
      </w:r>
    </w:p>
    <w:p w14:paraId="41E84B8C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07A6FFC5" w14:textId="019853F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Imaging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2CAEEE1A" w14:textId="46C535B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Comp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mograph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n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ea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s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rs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×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seudo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).</w:t>
      </w:r>
    </w:p>
    <w:p w14:paraId="4DF12480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7122029" w14:textId="5580FD32" w:rsidR="00A77B3E" w:rsidRPr="002E21CD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examinations</w:t>
      </w:r>
    </w:p>
    <w:p w14:paraId="4D68A0AE" w14:textId="4C7BF46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ric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xten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ni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hinctero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/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C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sur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ush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yp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me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teg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anicolaou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re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dur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n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amet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proved.</w:t>
      </w:r>
    </w:p>
    <w:p w14:paraId="41E9209B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794BBA4" w14:textId="3C138FD0" w:rsidR="00A77B3E" w:rsidRPr="001344F8" w:rsidRDefault="002C0185" w:rsidP="001344F8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Firs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b/>
          <w:i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b/>
          <w:i/>
          <w:color w:val="000000"/>
        </w:rPr>
        <w:t>expert</w:t>
      </w:r>
      <w:r w:rsidR="002E21CD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2E21CD" w:rsidRPr="001344F8">
        <w:rPr>
          <w:rFonts w:ascii="Book Antiqua" w:eastAsia="Book Antiqua" w:hAnsi="Book Antiqua" w:cs="Book Antiqua"/>
          <w:b/>
          <w:i/>
          <w:color w:val="000000"/>
        </w:rPr>
        <w:t>consult</w:t>
      </w:r>
      <w:r w:rsidRPr="001344F8">
        <w:rPr>
          <w:rFonts w:ascii="Book Antiqua" w:eastAsia="Book Antiqua" w:hAnsi="Book Antiqua" w:cs="Book Antiqua"/>
          <w:b/>
          <w:i/>
          <w:color w:val="000000"/>
        </w:rPr>
        <w:t>ation</w:t>
      </w:r>
    </w:p>
    <w:p w14:paraId="0FEF5A8C" w14:textId="12D8C1D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e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l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ia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c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g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</w:p>
    <w:p w14:paraId="6C7169C6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5F3C49E" w14:textId="77777777" w:rsidR="00A77B3E" w:rsidRPr="001344F8" w:rsidRDefault="002C0185" w:rsidP="001344F8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t>Treatment</w:t>
      </w:r>
    </w:p>
    <w:p w14:paraId="03CACCA0" w14:textId="251031C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g/m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v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ek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op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Pr="002E21CD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eu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lerance.</w:t>
      </w:r>
    </w:p>
    <w:p w14:paraId="1618C6D5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F908F67" w14:textId="77777777" w:rsidR="00A77B3E" w:rsidRPr="001344F8" w:rsidRDefault="002C0185" w:rsidP="001344F8">
      <w:pPr>
        <w:spacing w:line="360" w:lineRule="auto"/>
        <w:jc w:val="both"/>
        <w:rPr>
          <w:rFonts w:ascii="Book Antiqua" w:eastAsia="Book Antiqua" w:hAnsi="Book Antiqua" w:cs="Book Antiqua"/>
          <w:b/>
          <w:i/>
          <w:color w:val="000000"/>
        </w:rPr>
      </w:pPr>
      <w:r w:rsidRPr="001344F8">
        <w:rPr>
          <w:rFonts w:ascii="Book Antiqua" w:eastAsia="Book Antiqua" w:hAnsi="Book Antiqua" w:cs="Book Antiqua"/>
          <w:b/>
          <w:i/>
          <w:color w:val="000000"/>
        </w:rPr>
        <w:lastRenderedPageBreak/>
        <w:t>Outcome</w:t>
      </w:r>
    </w:p>
    <w:p w14:paraId="77DA3AD5" w14:textId="2BC73F5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O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-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i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ss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hag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oni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ne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e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nourish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nutrit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is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ex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4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m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er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van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asep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im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a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A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b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o-alveolit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pha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oden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tropylor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stre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bili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ogastroduoden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n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c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asi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o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B)</w:t>
      </w:r>
      <w:r w:rsidR="002E21CD">
        <w:rPr>
          <w:rFonts w:ascii="Book Antiqua" w:eastAsia="Book Antiqua" w:hAnsi="Book Antiqua" w:cs="Book Antiqua"/>
          <w:color w:val="000000"/>
        </w:rPr>
        <w:t xml:space="preserve">. 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er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ti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odenu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-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pha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oden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A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2-G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t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life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ain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lyg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yp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lumin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rreg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ucle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roun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osinophil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cr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a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clu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l-differen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eratiniz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munohistochem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res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ker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/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B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n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TF1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i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s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fini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man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fo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olangiopancreatograp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r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as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/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A).</w:t>
      </w:r>
    </w:p>
    <w:p w14:paraId="0A0FE41C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EAEBAD9" w14:textId="58085A6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MULTIDISCIPLINARY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EXPERT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CONSULTATION</w:t>
      </w:r>
    </w:p>
    <w:p w14:paraId="3042E4E9" w14:textId="37FAF06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Moul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mail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e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11547C77" w14:textId="30E6B634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Moha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uzian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e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71378F15" w14:textId="1DE8C79A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ijan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rroud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e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c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7B791F1F" w14:textId="063E2934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hizla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rras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70ABEA42" w14:textId="19BF6398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Wafa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nnouss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0E46EBE0" w14:textId="5E5C7E6E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bdelkri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zou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ist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ham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vers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spi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nter.</w:t>
      </w:r>
    </w:p>
    <w:p w14:paraId="51D3BAA1" w14:textId="3EE4CBD1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discu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eting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ci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u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detai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low).</w:t>
      </w:r>
    </w:p>
    <w:p w14:paraId="42AB8C8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A3BE3CD" w14:textId="466B31C9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FINAL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DIAGNOSIS</w:t>
      </w:r>
    </w:p>
    <w:p w14:paraId="769EFC7F" w14:textId="2531C68D" w:rsidR="00A77B3E" w:rsidRPr="002E21CD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V</w:t>
      </w:r>
      <w:r w:rsidR="002E21CD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4C4989D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3C3A3175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14:paraId="1F88375D" w14:textId="678579B8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2-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xi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n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c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B).</w:t>
      </w:r>
    </w:p>
    <w:p w14:paraId="47C0A6C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4CBF345" w14:textId="17509C0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OUTCOME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2E21CD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FOLLOW-UP</w:t>
      </w:r>
    </w:p>
    <w:p w14:paraId="5F406E03" w14:textId="4154242F" w:rsidR="00A77B3E" w:rsidRDefault="00D73477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adu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iment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xed-f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igh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ter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u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t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w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nth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nito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orac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X-ray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si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B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p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ges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C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</w:p>
    <w:p w14:paraId="019AC3C0" w14:textId="77777777" w:rsidR="002E21CD" w:rsidRPr="002E21CD" w:rsidRDefault="002E21CD" w:rsidP="001344F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5C96206" w14:textId="0A684B27" w:rsidR="00A77B3E" w:rsidRPr="002E21CD" w:rsidRDefault="002E21CD" w:rsidP="001344F8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Discussion</w:t>
      </w:r>
    </w:p>
    <w:p w14:paraId="10FB785F" w14:textId="2AF32CB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Referenc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arc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bM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chra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op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b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bj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ing</w:t>
      </w:r>
      <w:r w:rsidR="00175285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rm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glish-langu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ournal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ider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iti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strac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p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lev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.e.,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fer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ck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ross-referenced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it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nt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ig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fer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em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ste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-analysis</w:t>
      </w:r>
      <w:r w:rsidR="00175285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1.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2.3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m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55.6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gastr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44.6%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1.2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ymptomatic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qu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d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cin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ain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efit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NA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T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ablish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cutane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v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w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-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i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r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tw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y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juv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1344F8">
        <w:rPr>
          <w:rFonts w:ascii="Book Antiqua" w:eastAsia="Book Antiqua" w:hAnsi="Book Antiqua" w:cs="Book Antiqua"/>
          <w:color w:val="000000"/>
        </w:rPr>
        <w:t>(T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).</w:t>
      </w:r>
    </w:p>
    <w:p w14:paraId="0F602984" w14:textId="001DFF61" w:rsidR="00A77B3E" w:rsidRPr="001344F8" w:rsidRDefault="00D73477" w:rsidP="002E21CD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bid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talit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8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l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ganiz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onsi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.6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8.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-re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th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-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assif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rea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7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im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.6%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m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n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a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v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re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and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8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9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now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z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5%-48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5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ea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8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orec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7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la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5%)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9,10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mur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rm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semin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cur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i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ymph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8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7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ymph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9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r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a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8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out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u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jor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66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semin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o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equ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s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yp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i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0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1.1%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pla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equent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ympto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&g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0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ident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roug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n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tr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essment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re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ver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spec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uation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theni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igh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s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use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miting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ife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p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ee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u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t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ectivel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luzi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5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9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t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i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la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senti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er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lleng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r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han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le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6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a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han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rm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enchy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la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ichn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sculariz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oreg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ns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nsitiv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tim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&l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nsitiv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lu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dom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0%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ectively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spec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j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0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lu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ypoecho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yperecho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x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echo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undar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er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5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yt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3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munohistochem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chniq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wi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monstr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i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s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du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i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tw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ol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rgi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rgi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f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46%</w:t>
      </w:r>
      <w:r w:rsidR="00175285" w:rsidRPr="00175285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1344F8">
        <w:rPr>
          <w:rFonts w:ascii="Book Antiqua" w:eastAsia="Book Antiqua" w:hAnsi="Book Antiqua" w:cs="Book Antiqua"/>
          <w:color w:val="000000"/>
        </w:rPr>
        <w:t>4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rregul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4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94%</w:t>
      </w:r>
      <w:r w:rsidR="00175285" w:rsidRPr="00175285">
        <w:rPr>
          <w:rFonts w:ascii="Book Antiqua" w:eastAsia="Book Antiqua" w:hAnsi="Book Antiqua" w:cs="Book Antiqua"/>
          <w:i/>
          <w:color w:val="000000"/>
        </w:rPr>
        <w:t xml:space="preserve"> vs </w:t>
      </w:r>
      <w:r w:rsidRPr="001344F8">
        <w:rPr>
          <w:rFonts w:ascii="Book Antiqua" w:eastAsia="Book Antiqua" w:hAnsi="Book Antiqua" w:cs="Book Antiqua"/>
          <w:color w:val="000000"/>
        </w:rPr>
        <w:t>54%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&lt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.0001)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c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tw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a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umb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z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chogenic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rameter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eu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i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mo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rain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res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t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rehens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t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end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’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19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u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discipli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ult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gime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mbrolizuma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mbrolizuma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bum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rst-l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bum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mcitab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ommen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eu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tio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form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ica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boplat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clitaxe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opp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olera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nt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ient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blic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us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ligo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geya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iq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7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ndom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llow-u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s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ec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ngl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sec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o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urr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ng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ea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0-year-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w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ectom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r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i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pan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trospec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valu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ob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er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.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ng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1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van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2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abl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3]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eal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tilize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eo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usu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iv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onch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%-15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.2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c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lmo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agi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ur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n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-resist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ni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ou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i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cer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e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derly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ar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f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treate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neumonit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sces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psi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u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pirat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ndrom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t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i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o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di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-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k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5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dure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clus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pa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a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l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vi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medi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mpt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lief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ar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u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f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eiv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f-expand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gnificant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l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i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arkab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pro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alth-re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u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f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rop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cie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ommend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f-expandab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fer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al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7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wev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c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t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ace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0%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0%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di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cu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gr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bleedin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anul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m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eig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nsatio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cess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ve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ll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fortunate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u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pri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V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vera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8.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Pr="001344F8">
        <w:rPr>
          <w:rFonts w:ascii="Book Antiqua" w:eastAsia="Book Antiqua" w:hAnsi="Book Antiqua" w:cs="Book Antiqua"/>
          <w:color w:val="000000"/>
          <w:vertAlign w:val="superscript"/>
        </w:rPr>
        <w:t>[28]</w:t>
      </w:r>
      <w:r w:rsidRPr="001344F8">
        <w:rPr>
          <w:rFonts w:ascii="Book Antiqua" w:eastAsia="Book Antiqua" w:hAnsi="Book Antiqua" w:cs="Book Antiqua"/>
          <w:color w:val="000000"/>
        </w:rPr>
        <w:t>.</w:t>
      </w:r>
    </w:p>
    <w:p w14:paraId="772571A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2864FE3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25B39C18" w14:textId="3CABB97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res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llen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ian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ologica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tomopath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hod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e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ura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d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ced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ca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van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g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u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ypic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lliative.</w:t>
      </w:r>
    </w:p>
    <w:p w14:paraId="76781C75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78E8A93D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10B1895E" w14:textId="7D415ECB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atefu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leas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r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jec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a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mb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pato-Gastroenter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par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v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ns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s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fessio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ugh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ou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ient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f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neral.</w:t>
      </w:r>
    </w:p>
    <w:p w14:paraId="05EF8689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108EFC3" w14:textId="77777777" w:rsidR="00A77B3E" w:rsidRPr="001344F8" w:rsidRDefault="00D73477" w:rsidP="001344F8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1344F8">
        <w:rPr>
          <w:rFonts w:ascii="Book Antiqua" w:eastAsia="Book Antiqua" w:hAnsi="Book Antiqua" w:cs="Book Antiqua"/>
          <w:b/>
          <w:caps/>
          <w:color w:val="000000"/>
          <w:u w:val="single"/>
        </w:rPr>
        <w:t>REFERENCES</w:t>
      </w:r>
    </w:p>
    <w:p w14:paraId="3A15B600" w14:textId="1B9AEB22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empero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af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-Haw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hr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d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or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zi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ar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lhof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nah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t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erro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untzil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rdac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wki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lu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unst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Con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w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ave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kur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r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and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lanc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d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yngo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aif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llm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lf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lp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yn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o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V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enocarcino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r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.2021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CC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acti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lastRenderedPageBreak/>
        <w:t>Oncolog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omp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et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1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39-45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84546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6004/jnccn.2021.0017]</w:t>
      </w:r>
    </w:p>
    <w:p w14:paraId="6DF3FC2F" w14:textId="37D890D4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ush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m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l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be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etoacidosi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C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0045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313440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4309/crj.0000000000000455]</w:t>
      </w:r>
    </w:p>
    <w:p w14:paraId="441E7D47" w14:textId="2AC1146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ageyam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maguc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tan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iz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jie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ma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yo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w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ng-ter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2-22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37754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j.ijscr.2019.07.060]</w:t>
      </w:r>
    </w:p>
    <w:p w14:paraId="60B8DD57" w14:textId="600058BF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scop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ff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uc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du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mbrolizumab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Thorac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4-201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39164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11/1759-7714.13427]</w:t>
      </w:r>
    </w:p>
    <w:p w14:paraId="2F103690" w14:textId="2AB9168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amayandeh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M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zae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jaf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arz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sle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OB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ukem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ldr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-1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tistic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8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ide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tali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velop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dex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HDI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LOBOC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urc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hod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sia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ac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rev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87-149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45866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1557/apjcp.2020.21.5.1487]</w:t>
      </w:r>
    </w:p>
    <w:p w14:paraId="1C09F1A1" w14:textId="2DBBA0F8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el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ruz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no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tth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demi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tiolog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ven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h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1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05-64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05487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j.ccm.2011.09.001.Lung]</w:t>
      </w:r>
    </w:p>
    <w:p w14:paraId="4487739F" w14:textId="6686E556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X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X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e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sociati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gnos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l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te-spec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pulation-ba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590-560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18678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ol.2019.10225]</w:t>
      </w:r>
    </w:p>
    <w:p w14:paraId="1B6B7534" w14:textId="6C4F3A5E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amur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urishi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zaw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gohas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hikaw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to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zaw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ecif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g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-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17-2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46929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mco.2014.410]</w:t>
      </w:r>
    </w:p>
    <w:p w14:paraId="047C0896" w14:textId="2C0EB62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a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kherj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hattachary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HPB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(Oxford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8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98-50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08893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80/13651820802356598]</w:t>
      </w:r>
    </w:p>
    <w:p w14:paraId="25621AEA" w14:textId="12E13C04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ajj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I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Bla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er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l-Hadd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t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cHen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Wi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rg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ngle-cen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3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4-53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1469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97/mpa.0b013e31826b3acf]</w:t>
      </w:r>
    </w:p>
    <w:p w14:paraId="3FAF543B" w14:textId="54C7E49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akamur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imiz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o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opatholo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pane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ath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1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86-69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69617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46/j.1440-1827.2001.01258.x]</w:t>
      </w:r>
    </w:p>
    <w:p w14:paraId="443F3160" w14:textId="0084E1D4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oo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J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o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n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t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ccessfu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ra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Korea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Inter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6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6-26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72495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904/kjim.2006.21.4.256]</w:t>
      </w:r>
    </w:p>
    <w:p w14:paraId="475616D4" w14:textId="507B23F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erb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corel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creas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tit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5-25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116088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4240/wjgs.v2.i8.255]</w:t>
      </w:r>
    </w:p>
    <w:p w14:paraId="4CB68C85" w14:textId="76FE992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he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X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ee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w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41-204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613700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ol.2015.3035]</w:t>
      </w:r>
    </w:p>
    <w:p w14:paraId="1239AB6D" w14:textId="14B9EF0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eLuzio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R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or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hamij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off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tterbec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i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ligo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ie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ef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e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s--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ystem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ancreat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56-46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590032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j.pan.2015.03.014]</w:t>
      </w:r>
    </w:p>
    <w:p w14:paraId="497237A9" w14:textId="41994A18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haudhar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han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enk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s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undic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ri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4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5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upp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6-7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39998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12029-013-9545-z]</w:t>
      </w:r>
    </w:p>
    <w:p w14:paraId="3DCE17AD" w14:textId="61956361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lein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phe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el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racteristic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adiographic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98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69-37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53648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48/radiographics.18.2.9536484]</w:t>
      </w:r>
    </w:p>
    <w:p w14:paraId="266F140D" w14:textId="3A421E1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eWit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ow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bla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cHen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cGreev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am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lm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er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N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e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cen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lastRenderedPageBreak/>
        <w:t>Gastroint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ndos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6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89-69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585597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16/s0016-5107(05)00287-7]</w:t>
      </w:r>
    </w:p>
    <w:p w14:paraId="0E610626" w14:textId="04C04BA0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1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ttinge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o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ggarw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isn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kerl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u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har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u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riea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'Amic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ll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belbow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etting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vind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be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nn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or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ckn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nut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o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rti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ter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e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ckam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i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i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apir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ven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wans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u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rego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C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gh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CC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sight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ers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.2020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omp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et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64-147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80552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6004/jnccn.2019.0059]</w:t>
      </w:r>
    </w:p>
    <w:p w14:paraId="3B35A7F6" w14:textId="7C9C5FC0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oshihar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D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afum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OSHI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I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ight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viv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f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se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lmo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JPN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B047D4">
        <w:rPr>
          <w:rFonts w:ascii="Book Antiqua" w:eastAsia="Book Antiqua" w:hAnsi="Book Antiqua" w:cs="Book Antiqua"/>
          <w:i/>
          <w:color w:val="000000"/>
        </w:rPr>
        <w:t>Assoc</w:t>
      </w:r>
      <w:r w:rsidR="002E21CD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6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DOI:</w:t>
      </w:r>
      <w:r w:rsidR="002E21CD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919/jjsa.67.1894]</w:t>
      </w:r>
    </w:p>
    <w:p w14:paraId="14795F23" w14:textId="15112B2D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ag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himo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k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amamur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kamo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hmuray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pp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b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821495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86/s40792-017-0308-0]</w:t>
      </w:r>
    </w:p>
    <w:p w14:paraId="0F43823B" w14:textId="3539B660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chaira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spa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iz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tom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silimigr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siako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chair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eme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4-14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065599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3892/mco.2018.1756]</w:t>
      </w:r>
    </w:p>
    <w:p w14:paraId="2BE7D3F9" w14:textId="69F15D4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iratzopoulo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fremid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I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ageorgi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omanid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nopoulo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ol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lit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intest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6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73-7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6680238]</w:t>
      </w:r>
    </w:p>
    <w:p w14:paraId="77BBB652" w14:textId="42F7B7AA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uem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fanel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char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sc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ck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lmon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-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i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rapy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8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1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971665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86/s13256-018-1658-3]</w:t>
      </w:r>
    </w:p>
    <w:p w14:paraId="774E50D6" w14:textId="0917A8EF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ebastian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irankum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pach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acharia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dh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jath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ultifactor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ysphagi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lic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o-bronch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8-11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799873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4103/0973-1482.34691]</w:t>
      </w:r>
    </w:p>
    <w:p w14:paraId="128014E9" w14:textId="309DC2EC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2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a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F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Q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h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Z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X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par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ud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eatmen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racheoesophageal/broncho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stula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sophag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6-53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30221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11/j.1442-2050.2009.00950.x]</w:t>
      </w:r>
    </w:p>
    <w:p w14:paraId="56AEE92A" w14:textId="0CCDF855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paande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C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r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erse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D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cci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chumach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cors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À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rcia-Pagá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moncea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i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gli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kowrone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rdsma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ufferle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ss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ss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ic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ru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sophage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nt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nig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igna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rope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ociet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intest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SGE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lin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lin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Endoscop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6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39-94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762631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55/s-0042-114210]</w:t>
      </w:r>
    </w:p>
    <w:p w14:paraId="0F33C4C8" w14:textId="4DD71DA2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Rol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F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eerd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yneco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bste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89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68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45-34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928909]</w:t>
      </w:r>
    </w:p>
    <w:p w14:paraId="5010DBEF" w14:textId="25464E42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2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Zhou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ola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mick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eno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D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T/CT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ucl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20-42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14980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97/RLU.0000000000002986]</w:t>
      </w:r>
    </w:p>
    <w:p w14:paraId="31D25144" w14:textId="124CD47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0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oupi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Voudouk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storak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zami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eromonacho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pp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a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FNB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m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Por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0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9-3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97023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59/000497387]</w:t>
      </w:r>
    </w:p>
    <w:p w14:paraId="6C8477B1" w14:textId="35134E5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shikaw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rook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m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J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elletrutt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usu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US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opsy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se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017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21205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85969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155/2017/3212056]</w:t>
      </w:r>
    </w:p>
    <w:p w14:paraId="30F0A0E9" w14:textId="6E882E7A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ujii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tan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ataok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hio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Ultraso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(2001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5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05-40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657679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10396-015-0614-8]</w:t>
      </w:r>
    </w:p>
    <w:p w14:paraId="1A59DBCB" w14:textId="73AA33A1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ewanwal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otowsk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eVe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W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ngle-Cent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J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strointest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3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upp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117-S1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190963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12029-011-9317-6]</w:t>
      </w:r>
    </w:p>
    <w:p w14:paraId="0451C9B9" w14:textId="770533C5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3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ayfiel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J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irschowitz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L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l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G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e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cumen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ven-ye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perienc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Diag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ytopath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1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8-23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233452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2/dc.21564]</w:t>
      </w:r>
    </w:p>
    <w:p w14:paraId="50B482EA" w14:textId="260D8809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es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elo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tanl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W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ll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a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rdale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agno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eoplasm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ndoscop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ltrasound-gu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ine-need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spiration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Diag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Cytopath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4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313-31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5468134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2/dc.20142]</w:t>
      </w:r>
    </w:p>
    <w:p w14:paraId="380F3A80" w14:textId="3C875E5B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dsa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V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e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astu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ili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ssa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JD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cond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um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s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aly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rgic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ataba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terature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Virchows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4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44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527-535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505755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07/s00428-004-0987-3]</w:t>
      </w:r>
    </w:p>
    <w:p w14:paraId="3B442521" w14:textId="69E698E3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7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Kubot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kezo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ra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ak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</w:t>
      </w:r>
      <w:r w:rsidR="00B047D4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Kobayas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M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Taguc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H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</w:t>
      </w:r>
      <w:r w:rsidR="00B047D4">
        <w:rPr>
          <w:rFonts w:ascii="Book Antiqua" w:eastAsia="Book Antiqua" w:hAnsi="Book Antiqua" w:cs="Book Antiqua"/>
          <w:color w:val="000000"/>
        </w:rPr>
        <w:t>ncer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autops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047D4">
        <w:rPr>
          <w:rFonts w:ascii="Book Antiqua" w:eastAsia="Book Antiqua" w:hAnsi="Book Antiqua" w:cs="Book Antiqua"/>
          <w:color w:val="000000"/>
        </w:rPr>
        <w:t>case</w:t>
      </w:r>
      <w:r w:rsidRPr="001344F8">
        <w:rPr>
          <w:rFonts w:ascii="Book Antiqua" w:eastAsia="Book Antiqua" w:hAnsi="Book Antiqua" w:cs="Book Antiqua"/>
          <w:color w:val="000000"/>
        </w:rPr>
        <w:t>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Nihon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Kokyuki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Gakkai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Zassh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3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17-921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4727556]</w:t>
      </w:r>
    </w:p>
    <w:p w14:paraId="40513AA8" w14:textId="0FF13FB6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oazzam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ott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s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rahep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ili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struc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quamou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e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u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cinoma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2E21CD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Onco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02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73-276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2512922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385/mo:19:4:273]</w:t>
      </w:r>
    </w:p>
    <w:p w14:paraId="07440671" w14:textId="02446B27" w:rsidR="001344F8" w:rsidRPr="001344F8" w:rsidRDefault="001344F8" w:rsidP="001344F8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344F8">
        <w:rPr>
          <w:rFonts w:ascii="Book Antiqua" w:eastAsia="Book Antiqua" w:hAnsi="Book Antiqua" w:cs="Book Antiqua"/>
          <w:color w:val="000000"/>
        </w:rPr>
        <w:t>39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tsukum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1344F8">
        <w:rPr>
          <w:rFonts w:ascii="Book Antiqua" w:eastAsia="Book Antiqua" w:hAnsi="Book Antiqua" w:cs="Book Antiqua"/>
          <w:color w:val="000000"/>
        </w:rPr>
        <w:t>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u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K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b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gat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d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etast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volv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uc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pitheliu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imic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ima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ncreati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ncer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i/>
          <w:iCs/>
          <w:color w:val="000000"/>
        </w:rPr>
        <w:t>Histopath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997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344F8">
        <w:rPr>
          <w:rFonts w:ascii="Book Antiqua" w:eastAsia="Book Antiqua" w:hAnsi="Book Antiqua" w:cs="Book Antiqua"/>
          <w:color w:val="000000"/>
        </w:rPr>
        <w:t>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8-213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[PMID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9088948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OI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10.1046/j.1365-2559.1997.d01-604.x]</w:t>
      </w:r>
    </w:p>
    <w:p w14:paraId="5FFA0527" w14:textId="14EF4423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5A4996A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  <w:sectPr w:rsidR="00A77B3E" w:rsidRPr="001344F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9E2EBA" w14:textId="7777777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D7390C0" w14:textId="4B6D4FB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Informe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onsen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form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ritte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s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btain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rom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ati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ublica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por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mpany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mages.</w:t>
      </w:r>
    </w:p>
    <w:p w14:paraId="35850744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4B749CA9" w14:textId="20BA5E9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47936" w:rsidRPr="001344F8">
        <w:rPr>
          <w:rFonts w:ascii="Book Antiqua" w:hAnsi="Book Antiqua" w:cs="Book Antiqua"/>
          <w:color w:val="000000"/>
          <w:lang w:eastAsia="zh-CN"/>
        </w:rPr>
        <w:t>Al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cl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nflic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f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terest.</w:t>
      </w:r>
    </w:p>
    <w:p w14:paraId="53AADAE2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5C9BE19F" w14:textId="3D60EADF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CA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(2016)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utho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a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a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ckli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016)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anuscrip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epar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s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ing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AR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ecklis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2016).</w:t>
      </w:r>
    </w:p>
    <w:p w14:paraId="632B829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173D3E3C" w14:textId="71F25E1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pen-acces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a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a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lec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-ho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dito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fu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er-review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r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ers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ribu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ccordanc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it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re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ommon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ttributi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Commerci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C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Y-N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4.0)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cens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hich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rmit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ther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o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stribute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mix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dap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uil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p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commercially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cen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i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erivativ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n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ifferent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erms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vid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origina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work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roper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i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h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s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is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non-commercial.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ee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23894ECD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5A0E17E" w14:textId="44109681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rovenanc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eer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review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Unsolicite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rticle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xternall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peer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reviewed.</w:t>
      </w:r>
    </w:p>
    <w:p w14:paraId="67F78280" w14:textId="3DE31359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eer-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model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Singl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lind</w:t>
      </w:r>
    </w:p>
    <w:p w14:paraId="159FC2B7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CFD996F" w14:textId="03C0B6E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eer-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tarted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r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6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</w:t>
      </w:r>
    </w:p>
    <w:p w14:paraId="17F3FE95" w14:textId="0563EBA8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First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decision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pril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8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2022</w:t>
      </w:r>
    </w:p>
    <w:p w14:paraId="067A6A02" w14:textId="705DE482" w:rsidR="00A77B3E" w:rsidRPr="00B678E9" w:rsidRDefault="00D73477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Articl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in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ress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17A12" w:rsidRPr="00D17A12">
        <w:rPr>
          <w:rFonts w:ascii="Book Antiqua" w:eastAsia="Book Antiqua" w:hAnsi="Book Antiqua" w:cs="Book Antiqua"/>
          <w:color w:val="000000"/>
        </w:rPr>
        <w:t>June 15, 2022</w:t>
      </w:r>
    </w:p>
    <w:p w14:paraId="214173F8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670AAF22" w14:textId="1950FDF6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Specialt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type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astroenterolog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n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="00B678E9">
        <w:rPr>
          <w:rFonts w:ascii="Book Antiqua" w:hAnsi="Book Antiqua" w:cs="Book Antiqua" w:hint="eastAsia"/>
          <w:color w:val="000000"/>
          <w:lang w:eastAsia="zh-CN"/>
        </w:rPr>
        <w:t>h</w:t>
      </w:r>
      <w:r w:rsidRPr="001344F8">
        <w:rPr>
          <w:rFonts w:ascii="Book Antiqua" w:eastAsia="Book Antiqua" w:hAnsi="Book Antiqua" w:cs="Book Antiqua"/>
          <w:color w:val="000000"/>
        </w:rPr>
        <w:t>epatology</w:t>
      </w:r>
    </w:p>
    <w:p w14:paraId="1FED947A" w14:textId="3BF5F6BE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Country/Territor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origin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Morocco</w:t>
      </w:r>
    </w:p>
    <w:p w14:paraId="7865E016" w14:textId="5A42A3C4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eer-review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report’s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cientific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quality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752AF0A" w14:textId="3F39E165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A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Excellent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</w:p>
    <w:p w14:paraId="3A1206FF" w14:textId="6DAC5BB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Very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good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</w:p>
    <w:p w14:paraId="60A341EC" w14:textId="1C459207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Good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</w:t>
      </w:r>
    </w:p>
    <w:p w14:paraId="7224DA0A" w14:textId="1FB0BAE0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lastRenderedPageBreak/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Fair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D</w:t>
      </w:r>
    </w:p>
    <w:p w14:paraId="0ACDB3A3" w14:textId="242154EA" w:rsidR="00A77B3E" w:rsidRPr="001344F8" w:rsidRDefault="00D73477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color w:val="000000"/>
        </w:rPr>
        <w:t>Grad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E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(Poor):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0</w:t>
      </w:r>
    </w:p>
    <w:p w14:paraId="10712D63" w14:textId="77777777" w:rsidR="00A77B3E" w:rsidRPr="001344F8" w:rsidRDefault="00A77B3E" w:rsidP="001344F8">
      <w:pPr>
        <w:spacing w:line="360" w:lineRule="auto"/>
        <w:jc w:val="both"/>
        <w:rPr>
          <w:rFonts w:ascii="Book Antiqua" w:hAnsi="Book Antiqua"/>
        </w:rPr>
      </w:pPr>
    </w:p>
    <w:p w14:paraId="2A54A978" w14:textId="1AE30985" w:rsidR="00B45B9B" w:rsidRDefault="00D73477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t>P-Reviewer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Hu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B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na;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Li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T,</w:t>
      </w:r>
      <w:r w:rsidR="002E21CD">
        <w:rPr>
          <w:rFonts w:ascii="Book Antiqua" w:eastAsia="Book Antiqua" w:hAnsi="Book Antiqua" w:cs="Book Antiqua"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color w:val="000000"/>
        </w:rPr>
        <w:t>China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S-Editor: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45B9B" w:rsidRPr="00B45B9B">
        <w:rPr>
          <w:rFonts w:ascii="Book Antiqua" w:hAnsi="Book Antiqua" w:cs="Book Antiqua" w:hint="eastAsia"/>
          <w:color w:val="000000"/>
          <w:lang w:eastAsia="zh-CN"/>
        </w:rPr>
        <w:t>Wang LL</w:t>
      </w:r>
      <w:r w:rsidR="00B45B9B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L-Editor:</w:t>
      </w:r>
      <w:r w:rsidR="00B45B9B">
        <w:rPr>
          <w:rFonts w:ascii="Book Antiqua" w:hAnsi="Book Antiqua" w:cs="Book Antiqua" w:hint="eastAsia"/>
          <w:b/>
          <w:color w:val="000000"/>
          <w:lang w:eastAsia="zh-CN"/>
        </w:rPr>
        <w:t xml:space="preserve"> </w:t>
      </w:r>
      <w:r w:rsidR="00B45B9B">
        <w:rPr>
          <w:rFonts w:ascii="Book Antiqua" w:hAnsi="Book Antiqua" w:cs="Book Antiqua" w:hint="eastAsia"/>
          <w:color w:val="000000"/>
          <w:lang w:eastAsia="zh-CN"/>
        </w:rPr>
        <w:t>A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P-Editor:</w:t>
      </w:r>
      <w:r w:rsidR="00B45B9B" w:rsidRPr="00B45B9B">
        <w:rPr>
          <w:rFonts w:ascii="Book Antiqua" w:hAnsi="Book Antiqua" w:cs="Book Antiqua" w:hint="eastAsia"/>
          <w:color w:val="000000"/>
          <w:lang w:eastAsia="zh-CN"/>
        </w:rPr>
        <w:t xml:space="preserve"> Wang LL</w:t>
      </w:r>
    </w:p>
    <w:p w14:paraId="588C3B47" w14:textId="77777777" w:rsidR="00B45B9B" w:rsidRDefault="00B45B9B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16CAF613" w14:textId="77777777" w:rsidR="00B45B9B" w:rsidRDefault="00B45B9B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034F043B" w14:textId="77777777" w:rsidR="00B45B9B" w:rsidRDefault="00B45B9B" w:rsidP="001344F8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60E6F924" w14:textId="0CF61B91" w:rsidR="00A77B3E" w:rsidRPr="001344F8" w:rsidRDefault="002E21CD" w:rsidP="001344F8">
      <w:pPr>
        <w:spacing w:line="360" w:lineRule="auto"/>
        <w:jc w:val="both"/>
        <w:rPr>
          <w:rFonts w:ascii="Book Antiqua" w:hAnsi="Book Antiqua"/>
        </w:rPr>
        <w:sectPr w:rsidR="00A77B3E" w:rsidRPr="001344F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7F0D38A" w14:textId="0C2C57D7" w:rsidR="00A77B3E" w:rsidRDefault="00D73477" w:rsidP="001344F8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E21CD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color w:val="000000"/>
        </w:rPr>
        <w:t>Legends</w:t>
      </w:r>
    </w:p>
    <w:p w14:paraId="54E959C9" w14:textId="777A1BC6" w:rsidR="00737727" w:rsidRPr="00737727" w:rsidRDefault="00BA621B" w:rsidP="001344F8">
      <w:pPr>
        <w:spacing w:line="360" w:lineRule="auto"/>
        <w:jc w:val="both"/>
        <w:rPr>
          <w:rFonts w:ascii="Book Antiqua" w:hAnsi="Book Antiqua"/>
          <w:lang w:eastAsia="zh-CN"/>
        </w:rPr>
      </w:pPr>
      <w:r>
        <w:rPr>
          <w:noProof/>
        </w:rPr>
        <w:drawing>
          <wp:inline distT="0" distB="0" distL="0" distR="0" wp14:anchorId="0AF50189" wp14:editId="0347E072">
            <wp:extent cx="5613400" cy="3987800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398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F6581B" w14:textId="15356AED" w:rsidR="00C20E10" w:rsidRPr="00C20E10" w:rsidRDefault="00D73477" w:rsidP="00C20E10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1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i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e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ss.</w:t>
      </w:r>
      <w:r w:rsidR="00C20E10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C20E10">
        <w:rPr>
          <w:rFonts w:ascii="Book Antiqua" w:hAnsi="Book Antiqua" w:cs="Book Antiqua"/>
          <w:bCs/>
          <w:color w:val="000000"/>
          <w:lang w:eastAsia="zh-CN"/>
        </w:rPr>
        <w:t xml:space="preserve">A: </w:t>
      </w:r>
      <w:r w:rsidR="00C20E10" w:rsidRPr="00C20E10">
        <w:rPr>
          <w:rFonts w:ascii="Book Antiqua" w:hAnsi="Book Antiqua" w:cs="Book Antiqua"/>
          <w:bCs/>
          <w:color w:val="000000"/>
          <w:lang w:eastAsia="zh-CN"/>
        </w:rPr>
        <w:t>Computed tomography scan of the left hilar mass (arrow); B: Computed tomography scan of the mass on the head of the pancreas measuring 4.0 cm × 3.8 cm (arrow); C:</w:t>
      </w:r>
      <w:r w:rsidR="00C20E10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C20E10" w:rsidRPr="00C20E10">
        <w:rPr>
          <w:rFonts w:ascii="Book Antiqua" w:hAnsi="Book Antiqua" w:cs="Book Antiqua"/>
          <w:bCs/>
          <w:color w:val="000000"/>
          <w:lang w:eastAsia="zh-CN"/>
        </w:rPr>
        <w:t>Microscopic images showed dilatation of the main bile duct upstream of a very tight stenosis of the cystic duct at 25 mm with insertion of a plastic biliary stent.</w:t>
      </w:r>
    </w:p>
    <w:p w14:paraId="0CF01979" w14:textId="1CD6942A" w:rsidR="00047936" w:rsidRPr="00C20E10" w:rsidRDefault="00047936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720DDD3E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7264638" w14:textId="418C4DA9" w:rsidR="00737727" w:rsidRDefault="00BA621B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550FB1B4" wp14:editId="41E32196">
            <wp:extent cx="4343400" cy="1955800"/>
            <wp:effectExtent l="0" t="0" r="0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3400" cy="195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ED8CC3" w14:textId="3E079F48" w:rsidR="00047936" w:rsidRPr="005F3CF0" w:rsidRDefault="00D73477" w:rsidP="001344F8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2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racheoesophage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istula.</w:t>
      </w:r>
      <w:r w:rsidR="005F3CF0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A: Computed tomography scan showed left lobar broncho-alveolitis; B: Upper gastrointestinal endoscopy showed a tracheoesophageal fistulae.</w:t>
      </w:r>
    </w:p>
    <w:p w14:paraId="6C3DC46B" w14:textId="77777777" w:rsidR="00A77B3E" w:rsidRPr="005F3CF0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5F3CF0">
        <w:rPr>
          <w:rFonts w:ascii="Book Antiqua" w:eastAsia="Book Antiqua" w:hAnsi="Book Antiqua" w:cs="Book Antiqua"/>
          <w:bCs/>
          <w:color w:val="000000"/>
        </w:rPr>
        <w:br w:type="page"/>
      </w:r>
    </w:p>
    <w:p w14:paraId="32608FC9" w14:textId="526BEFC6" w:rsidR="00737727" w:rsidRDefault="00BA621B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1930DE48" wp14:editId="4E0C8C37">
            <wp:extent cx="4876800" cy="19431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00" cy="194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523D3" w14:textId="6B8BFF6C" w:rsidR="00047936" w:rsidRPr="005F3CF0" w:rsidRDefault="00D73477" w:rsidP="001344F8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3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e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ultrasou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histologic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alysi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ass.</w:t>
      </w:r>
      <w:r w:rsidR="005F3CF0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A: Linear endoscopic ultrasound showed a pancreatic head tumor</w:t>
      </w:r>
      <w:r w:rsidR="005F3CF0">
        <w:rPr>
          <w:rFonts w:ascii="Book Antiqua" w:hAnsi="Book Antiqua" w:cs="Book Antiqua" w:hint="eastAsia"/>
          <w:bCs/>
          <w:color w:val="000000"/>
          <w:lang w:eastAsia="zh-CN"/>
        </w:rPr>
        <w:t>;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 xml:space="preserve"> B:  Microphotography showing a proliferation with an easily recognizable squamous differentiation, including apparent intercellular bridges and minimal pleomorphism. Hematoxylin-eosin stain (</w:t>
      </w:r>
      <w:r w:rsidR="009319BD">
        <w:rPr>
          <w:rFonts w:ascii="Book Antiqua" w:hAnsi="Book Antiqua" w:cs="Book Antiqua"/>
          <w:bCs/>
          <w:color w:val="000000"/>
          <w:lang w:eastAsia="zh-CN"/>
        </w:rPr>
        <w:t>×</w:t>
      </w:r>
      <w:r w:rsidR="009319BD">
        <w:rPr>
          <w:rFonts w:ascii="Book Antiqua" w:hAnsi="Book Antiqua" w:cs="Book Antiqua" w:hint="eastAsia"/>
          <w:bCs/>
          <w:color w:val="000000"/>
          <w:lang w:eastAsia="zh-CN"/>
        </w:rPr>
        <w:t xml:space="preserve"> </w:t>
      </w:r>
      <w:r w:rsidR="005F3CF0" w:rsidRPr="005F3CF0">
        <w:rPr>
          <w:rFonts w:ascii="Book Antiqua" w:hAnsi="Book Antiqua" w:cs="Book Antiqua"/>
          <w:bCs/>
          <w:color w:val="000000"/>
          <w:lang w:eastAsia="zh-CN"/>
        </w:rPr>
        <w:t>200).</w:t>
      </w:r>
    </w:p>
    <w:p w14:paraId="125C1F4F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3D78E9C3" w14:textId="6A3EDE1B" w:rsidR="00737727" w:rsidRDefault="00BA621B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6DDDFDA1" wp14:editId="3FE25E0D">
            <wp:extent cx="4140200" cy="36068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0200" cy="360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158EDF" w14:textId="2097580C" w:rsidR="00475562" w:rsidRPr="00475562" w:rsidRDefault="00D73477" w:rsidP="00475562">
      <w:pPr>
        <w:spacing w:line="360" w:lineRule="auto"/>
        <w:rPr>
          <w:rFonts w:ascii="Book Antiqua" w:hAnsi="Book Antiqua" w:cs="Book Antiqua"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4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lacemen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etall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biliar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en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sophagea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ent.</w:t>
      </w:r>
      <w:r w:rsidR="00475562">
        <w:rPr>
          <w:rFonts w:ascii="Book Antiqua" w:hAnsi="Book Antiqua" w:cs="Book Antiqua" w:hint="eastAsia"/>
          <w:b/>
          <w:bCs/>
          <w:color w:val="000000"/>
          <w:lang w:eastAsia="zh-CN"/>
        </w:rPr>
        <w:t xml:space="preserve"> </w:t>
      </w:r>
      <w:r w:rsidR="00475562" w:rsidRPr="00475562">
        <w:rPr>
          <w:rFonts w:ascii="Book Antiqua" w:hAnsi="Book Antiqua" w:cs="Book Antiqua"/>
          <w:bCs/>
          <w:color w:val="000000"/>
          <w:lang w:eastAsia="zh-CN"/>
        </w:rPr>
        <w:t>A: An uncovered metallic biliary stent; B:  Microscopic image of the fully-covered esophageal stent.</w:t>
      </w:r>
    </w:p>
    <w:p w14:paraId="5C16DB00" w14:textId="77777777" w:rsidR="00475562" w:rsidRPr="00475562" w:rsidRDefault="00475562" w:rsidP="00475562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475562">
        <w:rPr>
          <w:rFonts w:ascii="Book Antiqua" w:hAnsi="Book Antiqua" w:cs="Book Antiqua"/>
          <w:bCs/>
          <w:color w:val="000000"/>
          <w:lang w:eastAsia="zh-CN"/>
        </w:rPr>
        <w:t xml:space="preserve"> </w:t>
      </w:r>
    </w:p>
    <w:p w14:paraId="7329E260" w14:textId="61250476" w:rsidR="00047936" w:rsidRPr="00475562" w:rsidRDefault="00047936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28DE846C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62ACAC37" w14:textId="4890F446" w:rsidR="00737727" w:rsidRDefault="00BA621B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2C96EADC" wp14:editId="490B10D1">
            <wp:extent cx="4292600" cy="34163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2600" cy="3416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0C2FC7" w14:textId="5A60D8DC" w:rsidR="00034393" w:rsidRPr="00034393" w:rsidRDefault="00D73477" w:rsidP="00034393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5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hest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X-ray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endoscop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image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tent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osition</w:t>
      </w:r>
      <w:r w:rsidR="00047936" w:rsidRPr="001344F8">
        <w:rPr>
          <w:rFonts w:ascii="Book Antiqua" w:hAnsi="Book Antiqua" w:cs="Book Antiqua"/>
          <w:b/>
          <w:bCs/>
          <w:color w:val="000000"/>
          <w:lang w:eastAsia="zh-CN"/>
        </w:rPr>
        <w:t>.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034393" w:rsidRPr="00034393">
        <w:rPr>
          <w:rFonts w:ascii="Book Antiqua" w:eastAsia="Book Antiqua" w:hAnsi="Book Antiqua" w:cs="Book Antiqua"/>
          <w:bCs/>
          <w:color w:val="000000"/>
        </w:rPr>
        <w:t xml:space="preserve">A: </w:t>
      </w:r>
      <w:r w:rsidR="00034393">
        <w:rPr>
          <w:rFonts w:ascii="Book Antiqua" w:eastAsia="Book Antiqua" w:hAnsi="Book Antiqua" w:cs="Book Antiqua"/>
          <w:bCs/>
          <w:color w:val="000000"/>
        </w:rPr>
        <w:t>P</w:t>
      </w:r>
      <w:r w:rsidR="00034393" w:rsidRPr="00034393">
        <w:rPr>
          <w:rFonts w:ascii="Book Antiqua" w:eastAsia="Book Antiqua" w:hAnsi="Book Antiqua" w:cs="Book Antiqua"/>
          <w:bCs/>
          <w:color w:val="000000"/>
        </w:rPr>
        <w:t>osition of the esophageal prosthesis; B: Abdomen without preparation showed the position of the biliary metallic stent; C: Covered esophageal stent with food stasis.</w:t>
      </w:r>
    </w:p>
    <w:p w14:paraId="7B8AED56" w14:textId="08A03353" w:rsidR="00047936" w:rsidRPr="001344F8" w:rsidRDefault="00047936" w:rsidP="001344F8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1BBFEEBC" w14:textId="77777777" w:rsidR="00A77B3E" w:rsidRPr="001344F8" w:rsidRDefault="00047936" w:rsidP="001344F8">
      <w:pPr>
        <w:spacing w:line="360" w:lineRule="auto"/>
        <w:jc w:val="both"/>
        <w:rPr>
          <w:rFonts w:ascii="Book Antiqua" w:hAnsi="Book Antiqua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br w:type="page"/>
      </w:r>
    </w:p>
    <w:p w14:paraId="155793AC" w14:textId="6C2AEBE5" w:rsidR="00737727" w:rsidRDefault="00BA621B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>
        <w:rPr>
          <w:noProof/>
        </w:rPr>
        <w:lastRenderedPageBreak/>
        <w:drawing>
          <wp:inline distT="0" distB="0" distL="0" distR="0" wp14:anchorId="0E0820A7" wp14:editId="2231D0FB">
            <wp:extent cx="3200400" cy="284480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84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366AC1" w14:textId="5BC8F138" w:rsidR="000504A6" w:rsidRDefault="00D73477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1344F8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6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Flow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diagram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iterature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review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squamous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carcinoma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pancreatic</w:t>
      </w:r>
      <w:r w:rsidR="002E21CD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344F8">
        <w:rPr>
          <w:rFonts w:ascii="Book Antiqua" w:eastAsia="Book Antiqua" w:hAnsi="Book Antiqua" w:cs="Book Antiqua"/>
          <w:b/>
          <w:bCs/>
          <w:color w:val="000000"/>
        </w:rPr>
        <w:t>metastasis</w:t>
      </w:r>
      <w:r w:rsidR="00737727">
        <w:rPr>
          <w:rFonts w:ascii="Book Antiqua" w:hAnsi="Book Antiqua" w:cs="Book Antiqua" w:hint="eastAsia"/>
          <w:b/>
          <w:bCs/>
          <w:color w:val="000000"/>
          <w:lang w:eastAsia="zh-CN"/>
        </w:rPr>
        <w:t>.</w:t>
      </w:r>
    </w:p>
    <w:p w14:paraId="46DAD2FA" w14:textId="77777777" w:rsidR="00737727" w:rsidRDefault="00737727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53DC8E4C" w14:textId="77777777" w:rsidR="00737727" w:rsidRPr="00737727" w:rsidRDefault="00737727" w:rsidP="001344F8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</w:p>
    <w:p w14:paraId="1BAA3A65" w14:textId="77777777" w:rsidR="00047936" w:rsidRPr="001344F8" w:rsidRDefault="00047936" w:rsidP="001344F8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  <w:sectPr w:rsidR="00047936" w:rsidRPr="001344F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8EE4B8" w14:textId="5AD88873" w:rsidR="000504A6" w:rsidRPr="001344F8" w:rsidRDefault="000504A6" w:rsidP="001344F8">
      <w:pPr>
        <w:adjustRightInd w:val="0"/>
        <w:snapToGrid w:val="0"/>
        <w:spacing w:line="360" w:lineRule="auto"/>
        <w:jc w:val="both"/>
        <w:rPr>
          <w:rFonts w:ascii="Book Antiqua" w:eastAsia="宋体" w:hAnsi="Book Antiqua" w:cs="Tahoma"/>
          <w:b/>
          <w:bCs/>
          <w:i/>
          <w:iCs/>
          <w:color w:val="44546A"/>
          <w:lang w:eastAsia="zh-CN"/>
        </w:rPr>
      </w:pPr>
      <w:r w:rsidRPr="001344F8">
        <w:rPr>
          <w:rFonts w:ascii="Book Antiqua" w:eastAsia="宋体" w:hAnsi="Book Antiqua" w:cs="Tahoma"/>
          <w:b/>
          <w:bCs/>
        </w:rPr>
        <w:lastRenderedPageBreak/>
        <w:t>Table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fldChar w:fldCharType="begin"/>
      </w:r>
      <w:r w:rsidRPr="001344F8">
        <w:rPr>
          <w:rFonts w:ascii="Book Antiqua" w:eastAsia="宋体" w:hAnsi="Book Antiqua" w:cs="Tahoma"/>
          <w:b/>
          <w:bCs/>
        </w:rPr>
        <w:instrText xml:space="preserve"> SEQ Table \* ARABIC </w:instrText>
      </w:r>
      <w:r w:rsidRPr="001344F8">
        <w:rPr>
          <w:rFonts w:ascii="Book Antiqua" w:eastAsia="宋体" w:hAnsi="Book Antiqua" w:cs="Tahoma"/>
          <w:b/>
          <w:bCs/>
        </w:rPr>
        <w:fldChar w:fldCharType="separate"/>
      </w:r>
      <w:r w:rsidRPr="001344F8">
        <w:rPr>
          <w:rFonts w:ascii="Book Antiqua" w:eastAsia="宋体" w:hAnsi="Book Antiqua" w:cs="Tahoma"/>
          <w:b/>
          <w:bCs/>
        </w:rPr>
        <w:t>1</w:t>
      </w:r>
      <w:r w:rsidRPr="001344F8">
        <w:rPr>
          <w:rFonts w:ascii="Book Antiqua" w:eastAsia="宋体" w:hAnsi="Book Antiqua" w:cs="Tahoma"/>
          <w:b/>
          <w:bCs/>
        </w:rPr>
        <w:fldChar w:fldCharType="end"/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Summary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of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the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literature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review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of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squamous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cell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lung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carcinoma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with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pancreatic</w:t>
      </w:r>
      <w:r w:rsidR="002E21CD">
        <w:rPr>
          <w:rFonts w:ascii="Book Antiqua" w:eastAsia="宋体" w:hAnsi="Book Antiqua" w:cs="Tahoma"/>
          <w:b/>
          <w:bCs/>
        </w:rPr>
        <w:t xml:space="preserve"> </w:t>
      </w:r>
      <w:r w:rsidRPr="001344F8">
        <w:rPr>
          <w:rFonts w:ascii="Book Antiqua" w:eastAsia="宋体" w:hAnsi="Book Antiqua" w:cs="Tahoma"/>
          <w:b/>
          <w:bCs/>
        </w:rPr>
        <w:t>metastasis</w:t>
      </w:r>
    </w:p>
    <w:tbl>
      <w:tblPr>
        <w:tblStyle w:val="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779"/>
        <w:gridCol w:w="487"/>
        <w:gridCol w:w="741"/>
        <w:gridCol w:w="622"/>
        <w:gridCol w:w="494"/>
        <w:gridCol w:w="885"/>
        <w:gridCol w:w="782"/>
        <w:gridCol w:w="885"/>
        <w:gridCol w:w="474"/>
        <w:gridCol w:w="792"/>
        <w:gridCol w:w="876"/>
        <w:gridCol w:w="487"/>
        <w:gridCol w:w="573"/>
        <w:gridCol w:w="483"/>
      </w:tblGrid>
      <w:tr w:rsidR="000504A6" w:rsidRPr="001344F8" w14:paraId="3BD67CC0" w14:textId="77777777" w:rsidTr="00047936">
        <w:trPr>
          <w:trHeight w:val="70"/>
        </w:trPr>
        <w:tc>
          <w:tcPr>
            <w:tcW w:w="416" w:type="pct"/>
            <w:tcBorders>
              <w:top w:val="single" w:sz="6" w:space="0" w:color="auto"/>
              <w:bottom w:val="single" w:sz="6" w:space="0" w:color="auto"/>
            </w:tcBorders>
          </w:tcPr>
          <w:p w14:paraId="40E9513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  <w:lang w:eastAsia="zh-CN"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Ref</w:t>
            </w:r>
            <w:r w:rsidR="00047936" w:rsidRPr="001344F8">
              <w:rPr>
                <w:rFonts w:ascii="Book Antiqua" w:eastAsia="宋体" w:hAnsi="Book Antiqua" w:cs="Tahoma"/>
                <w:b/>
                <w:bCs/>
                <w:lang w:eastAsia="zh-CN"/>
              </w:rPr>
              <w:t>.</w:t>
            </w:r>
          </w:p>
        </w:tc>
        <w:tc>
          <w:tcPr>
            <w:tcW w:w="260" w:type="pct"/>
            <w:tcBorders>
              <w:top w:val="single" w:sz="6" w:space="0" w:color="auto"/>
              <w:bottom w:val="single" w:sz="6" w:space="0" w:color="auto"/>
            </w:tcBorders>
          </w:tcPr>
          <w:p w14:paraId="51DE8EA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Yr</w:t>
            </w:r>
          </w:p>
        </w:tc>
        <w:tc>
          <w:tcPr>
            <w:tcW w:w="396" w:type="pct"/>
            <w:tcBorders>
              <w:top w:val="single" w:sz="6" w:space="0" w:color="auto"/>
              <w:bottom w:val="single" w:sz="6" w:space="0" w:color="auto"/>
            </w:tcBorders>
          </w:tcPr>
          <w:p w14:paraId="6213F31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Setting</w:t>
            </w:r>
          </w:p>
        </w:tc>
        <w:tc>
          <w:tcPr>
            <w:tcW w:w="332" w:type="pct"/>
            <w:tcBorders>
              <w:top w:val="single" w:sz="6" w:space="0" w:color="auto"/>
              <w:bottom w:val="single" w:sz="6" w:space="0" w:color="auto"/>
            </w:tcBorders>
          </w:tcPr>
          <w:p w14:paraId="326273D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Number</w:t>
            </w:r>
          </w:p>
        </w:tc>
        <w:tc>
          <w:tcPr>
            <w:tcW w:w="264" w:type="pct"/>
            <w:tcBorders>
              <w:top w:val="single" w:sz="6" w:space="0" w:color="auto"/>
              <w:bottom w:val="single" w:sz="6" w:space="0" w:color="auto"/>
            </w:tcBorders>
          </w:tcPr>
          <w:p w14:paraId="0602731F" w14:textId="533933C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Age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in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yr</w:t>
            </w:r>
          </w:p>
        </w:tc>
        <w:tc>
          <w:tcPr>
            <w:tcW w:w="473" w:type="pct"/>
            <w:tcBorders>
              <w:top w:val="single" w:sz="6" w:space="0" w:color="auto"/>
              <w:bottom w:val="single" w:sz="6" w:space="0" w:color="auto"/>
            </w:tcBorders>
          </w:tcPr>
          <w:p w14:paraId="27071D5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Sex</w:t>
            </w:r>
          </w:p>
        </w:tc>
        <w:tc>
          <w:tcPr>
            <w:tcW w:w="418" w:type="pct"/>
            <w:tcBorders>
              <w:top w:val="single" w:sz="6" w:space="0" w:color="auto"/>
              <w:bottom w:val="single" w:sz="6" w:space="0" w:color="auto"/>
            </w:tcBorders>
          </w:tcPr>
          <w:p w14:paraId="56FD6B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Symptoms</w:t>
            </w:r>
          </w:p>
        </w:tc>
        <w:tc>
          <w:tcPr>
            <w:tcW w:w="473" w:type="pct"/>
            <w:tcBorders>
              <w:top w:val="single" w:sz="6" w:space="0" w:color="auto"/>
              <w:bottom w:val="single" w:sz="6" w:space="0" w:color="auto"/>
            </w:tcBorders>
          </w:tcPr>
          <w:p w14:paraId="5310C4C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Imaging</w:t>
            </w:r>
          </w:p>
        </w:tc>
        <w:tc>
          <w:tcPr>
            <w:tcW w:w="253" w:type="pct"/>
            <w:tcBorders>
              <w:top w:val="single" w:sz="6" w:space="0" w:color="auto"/>
              <w:bottom w:val="single" w:sz="6" w:space="0" w:color="auto"/>
            </w:tcBorders>
          </w:tcPr>
          <w:p w14:paraId="45597BCE" w14:textId="29471B6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Endoscopy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+/-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FNA</w:t>
            </w:r>
          </w:p>
        </w:tc>
        <w:tc>
          <w:tcPr>
            <w:tcW w:w="423" w:type="pct"/>
            <w:tcBorders>
              <w:top w:val="single" w:sz="6" w:space="0" w:color="auto"/>
              <w:bottom w:val="single" w:sz="6" w:space="0" w:color="auto"/>
            </w:tcBorders>
          </w:tcPr>
          <w:p w14:paraId="14EF5732" w14:textId="11F0B58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Diagnostic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means</w:t>
            </w:r>
          </w:p>
        </w:tc>
        <w:tc>
          <w:tcPr>
            <w:tcW w:w="468" w:type="pct"/>
            <w:tcBorders>
              <w:top w:val="single" w:sz="6" w:space="0" w:color="auto"/>
              <w:bottom w:val="single" w:sz="6" w:space="0" w:color="auto"/>
            </w:tcBorders>
          </w:tcPr>
          <w:p w14:paraId="3CF0C5F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Treatment</w:t>
            </w:r>
          </w:p>
        </w:tc>
        <w:tc>
          <w:tcPr>
            <w:tcW w:w="260" w:type="pct"/>
            <w:tcBorders>
              <w:top w:val="single" w:sz="6" w:space="0" w:color="auto"/>
              <w:bottom w:val="single" w:sz="6" w:space="0" w:color="auto"/>
            </w:tcBorders>
          </w:tcPr>
          <w:p w14:paraId="7BE7ACC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Follow-up</w:t>
            </w:r>
          </w:p>
        </w:tc>
        <w:tc>
          <w:tcPr>
            <w:tcW w:w="306" w:type="pct"/>
            <w:tcBorders>
              <w:top w:val="single" w:sz="6" w:space="0" w:color="auto"/>
              <w:bottom w:val="single" w:sz="6" w:space="0" w:color="auto"/>
            </w:tcBorders>
          </w:tcPr>
          <w:p w14:paraId="01DB7D60" w14:textId="1608FE8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Overall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survival</w:t>
            </w:r>
          </w:p>
        </w:tc>
        <w:tc>
          <w:tcPr>
            <w:tcW w:w="260" w:type="pct"/>
            <w:tcBorders>
              <w:top w:val="single" w:sz="6" w:space="0" w:color="auto"/>
              <w:bottom w:val="single" w:sz="6" w:space="0" w:color="auto"/>
            </w:tcBorders>
          </w:tcPr>
          <w:p w14:paraId="5C6578C1" w14:textId="0A696CD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b/>
                <w:bCs/>
                <w:lang w:val="en-US"/>
              </w:rPr>
            </w:pPr>
            <w:r w:rsidRPr="001344F8">
              <w:rPr>
                <w:rFonts w:ascii="Book Antiqua" w:eastAsia="宋体" w:hAnsi="Book Antiqua" w:cs="Tahoma"/>
                <w:b/>
                <w:bCs/>
              </w:rPr>
              <w:t>Status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at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time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of</w:t>
            </w:r>
            <w:r w:rsidR="002E21CD">
              <w:rPr>
                <w:rFonts w:ascii="Book Antiqua" w:eastAsia="宋体" w:hAnsi="Book Antiqua" w:cs="Tahoma"/>
                <w:b/>
                <w:bCs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b/>
                <w:bCs/>
              </w:rPr>
              <w:t>publication</w:t>
            </w:r>
          </w:p>
        </w:tc>
      </w:tr>
      <w:tr w:rsidR="000504A6" w:rsidRPr="001344F8" w14:paraId="22446C24" w14:textId="77777777" w:rsidTr="00047936">
        <w:trPr>
          <w:trHeight w:val="70"/>
        </w:trPr>
        <w:tc>
          <w:tcPr>
            <w:tcW w:w="416" w:type="pct"/>
            <w:tcBorders>
              <w:top w:val="single" w:sz="6" w:space="0" w:color="auto"/>
            </w:tcBorders>
          </w:tcPr>
          <w:p w14:paraId="2E7CAD2A" w14:textId="1368914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Zhou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097/RLU.0000000000002986","ISBN":"0000000000","author":[{"dropping-particle":"","family":"Zhou","given":"Wei","non-dropping-particle":"","parse-names":false,"suffix":""},{"dropping-particle":"","family":"Dong","given":"Hui","non-dropping-particle":"","parse-names":false,"suffix":""},{"dropping-particle":"","family":"Dong","given":"Aisheng","non-dropping-particle":"","parse-names":false,"suffix":""}],"container-title":"Clinical NuclearMedicine","id":"ITEM-1","issue":"5","issued":{"date-parts":[["2020"]]},"page":"420-422","title":"Isolated Pancreatic Metastasis From Squamous Cell Lung Cancer Mimicking Primary Pancreatic Ductal Adenocarcinoma on FDG PET / CT","type":"article-journal","volume":"45"},"uris":["http://www.mendeley.com/documents/?uuid=65703596-ab6f-4758-9dfb-222aa27c909a"]}],"mendeley":{"formattedCitation":"&lt;sup&gt;[29]&lt;/sup&gt;","plainTextFormattedCitation":"[29]","previouslyFormattedCitation":"&lt;sup&gt;[29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29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  <w:tcBorders>
              <w:top w:val="single" w:sz="6" w:space="0" w:color="auto"/>
            </w:tcBorders>
          </w:tcPr>
          <w:p w14:paraId="000BEED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20</w:t>
            </w:r>
          </w:p>
        </w:tc>
        <w:tc>
          <w:tcPr>
            <w:tcW w:w="396" w:type="pct"/>
            <w:tcBorders>
              <w:top w:val="single" w:sz="6" w:space="0" w:color="auto"/>
            </w:tcBorders>
          </w:tcPr>
          <w:p w14:paraId="64D5712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China</w:t>
            </w:r>
          </w:p>
        </w:tc>
        <w:tc>
          <w:tcPr>
            <w:tcW w:w="332" w:type="pct"/>
            <w:tcBorders>
              <w:top w:val="single" w:sz="6" w:space="0" w:color="auto"/>
            </w:tcBorders>
          </w:tcPr>
          <w:p w14:paraId="6B6221C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  <w:tcBorders>
              <w:top w:val="single" w:sz="6" w:space="0" w:color="auto"/>
            </w:tcBorders>
          </w:tcPr>
          <w:p w14:paraId="2EB7DE5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63</w:t>
            </w:r>
          </w:p>
        </w:tc>
        <w:tc>
          <w:tcPr>
            <w:tcW w:w="473" w:type="pct"/>
            <w:tcBorders>
              <w:top w:val="single" w:sz="6" w:space="0" w:color="auto"/>
            </w:tcBorders>
          </w:tcPr>
          <w:p w14:paraId="5EDA597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  <w:tcBorders>
              <w:top w:val="single" w:sz="6" w:space="0" w:color="auto"/>
            </w:tcBorders>
          </w:tcPr>
          <w:p w14:paraId="79A64513" w14:textId="16F2C72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Epigastr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jaundice</w:t>
            </w:r>
          </w:p>
        </w:tc>
        <w:tc>
          <w:tcPr>
            <w:tcW w:w="473" w:type="pct"/>
            <w:tcBorders>
              <w:top w:val="single" w:sz="6" w:space="0" w:color="auto"/>
            </w:tcBorders>
          </w:tcPr>
          <w:p w14:paraId="7AB4E1DC" w14:textId="29CFE03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Hyperintens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asur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4.5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</w:p>
        </w:tc>
        <w:tc>
          <w:tcPr>
            <w:tcW w:w="253" w:type="pct"/>
            <w:tcBorders>
              <w:top w:val="single" w:sz="6" w:space="0" w:color="auto"/>
            </w:tcBorders>
          </w:tcPr>
          <w:p w14:paraId="0849ADC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No</w:t>
            </w:r>
          </w:p>
        </w:tc>
        <w:tc>
          <w:tcPr>
            <w:tcW w:w="423" w:type="pct"/>
            <w:tcBorders>
              <w:top w:val="single" w:sz="6" w:space="0" w:color="auto"/>
            </w:tcBorders>
          </w:tcPr>
          <w:p w14:paraId="0D9CAB0D" w14:textId="41ED78D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Surger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</w:p>
        </w:tc>
        <w:tc>
          <w:tcPr>
            <w:tcW w:w="468" w:type="pct"/>
            <w:tcBorders>
              <w:top w:val="single" w:sz="6" w:space="0" w:color="auto"/>
            </w:tcBorders>
          </w:tcPr>
          <w:p w14:paraId="4E5AB995" w14:textId="3CD89C8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Whippl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rocedure</w:t>
            </w:r>
          </w:p>
        </w:tc>
        <w:tc>
          <w:tcPr>
            <w:tcW w:w="260" w:type="pct"/>
            <w:tcBorders>
              <w:top w:val="single" w:sz="6" w:space="0" w:color="auto"/>
            </w:tcBorders>
          </w:tcPr>
          <w:p w14:paraId="098E7B4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  <w:tcBorders>
              <w:top w:val="single" w:sz="6" w:space="0" w:color="auto"/>
            </w:tcBorders>
          </w:tcPr>
          <w:p w14:paraId="3A1AEBD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  <w:tcBorders>
              <w:top w:val="single" w:sz="6" w:space="0" w:color="auto"/>
            </w:tcBorders>
          </w:tcPr>
          <w:p w14:paraId="35D75E2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</w:tr>
      <w:tr w:rsidR="000504A6" w:rsidRPr="001344F8" w14:paraId="4EEFD829" w14:textId="77777777" w:rsidTr="00047936">
        <w:trPr>
          <w:trHeight w:val="70"/>
        </w:trPr>
        <w:tc>
          <w:tcPr>
            <w:tcW w:w="416" w:type="pct"/>
          </w:tcPr>
          <w:p w14:paraId="35F576B9" w14:textId="43FB591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Stoupi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159/000497387","author":[{"dropping-particle":"","family":"Stoupis","given":"I","non-dropping-particle":"","parse-names":false,"suffix":""},{"dropping-particle":"","family":"Voudoukis","given":"E","non-dropping-particle":"","parse-names":false,"suffix":""},{"dropping-particle":"","family":"Mastorakis","given":"E","non-dropping-particle":"","parse-names":false,"suffix":""},{"dropping-particle":"","family":"Kazamias","given":"G","non-dropping-particle":"","parse-names":false,"suffix":""},{"dropping-particle":"","family":"Ieromonachou","given":"P","non-dropping-particle":"","parse-names":false,"suffix":""},{"dropping-particle":"","family":"Pappas","given":"C","non-dropping-particle":"","parse-names":false,"suffix":""}],"container-title":"KARGER","id":"ITEM-1","issued":{"date-parts":[["2020"]]},"page":"29-32","title":"A Rare Pancreatic Tail Metastasis from Squamous Cell Lung Carcinoma Diagnosed by EUS-FNB and a Small Review of the Literature","type":"article-journal"},"uris":["http://www.mendeley.com/documents/?uuid=d28cf496-be9f-4847-92e6-b953b495f727"]}],"mendeley":{"formattedCitation":"&lt;sup&gt;[30]&lt;/sup&gt;","plainTextFormattedCitation":"[30]","previouslyFormattedCitation":"&lt;sup&gt;[30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30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24D8624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20</w:t>
            </w:r>
          </w:p>
        </w:tc>
        <w:tc>
          <w:tcPr>
            <w:tcW w:w="396" w:type="pct"/>
          </w:tcPr>
          <w:p w14:paraId="1C3F648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Greece</w:t>
            </w:r>
          </w:p>
        </w:tc>
        <w:tc>
          <w:tcPr>
            <w:tcW w:w="332" w:type="pct"/>
          </w:tcPr>
          <w:p w14:paraId="46FFAED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59E318E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60</w:t>
            </w:r>
          </w:p>
        </w:tc>
        <w:tc>
          <w:tcPr>
            <w:tcW w:w="473" w:type="pct"/>
          </w:tcPr>
          <w:p w14:paraId="783EB1C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F</w:t>
            </w:r>
          </w:p>
        </w:tc>
        <w:tc>
          <w:tcPr>
            <w:tcW w:w="418" w:type="pct"/>
          </w:tcPr>
          <w:p w14:paraId="1837F08C" w14:textId="4A1C3514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Fatigue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oug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moptysis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ppetit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10-k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eigh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ss</w:t>
            </w:r>
          </w:p>
        </w:tc>
        <w:tc>
          <w:tcPr>
            <w:tcW w:w="473" w:type="pct"/>
          </w:tcPr>
          <w:p w14:paraId="3513F411" w14:textId="660938D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Increas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2-deoxy-2-[F-18]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fluoro-D-glucos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ptak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igh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ail</w:t>
            </w:r>
          </w:p>
        </w:tc>
        <w:tc>
          <w:tcPr>
            <w:tcW w:w="253" w:type="pct"/>
          </w:tcPr>
          <w:p w14:paraId="5986F56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Yes</w:t>
            </w:r>
          </w:p>
        </w:tc>
        <w:tc>
          <w:tcPr>
            <w:tcW w:w="423" w:type="pct"/>
          </w:tcPr>
          <w:p w14:paraId="298190B1" w14:textId="516B05C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EUS-FNB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s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22-gaug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eedle</w:t>
            </w:r>
          </w:p>
        </w:tc>
        <w:tc>
          <w:tcPr>
            <w:tcW w:w="468" w:type="pct"/>
          </w:tcPr>
          <w:p w14:paraId="6A989E14" w14:textId="6EDCF5FA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7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ycle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ti-PD-L1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tibod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embrolizumab</w:t>
            </w:r>
          </w:p>
        </w:tc>
        <w:tc>
          <w:tcPr>
            <w:tcW w:w="260" w:type="pct"/>
          </w:tcPr>
          <w:p w14:paraId="7BF565E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1053BD7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77994B6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Alive</w:t>
            </w:r>
          </w:p>
        </w:tc>
      </w:tr>
      <w:tr w:rsidR="000504A6" w:rsidRPr="001344F8" w14:paraId="6B165210" w14:textId="77777777" w:rsidTr="00047936">
        <w:trPr>
          <w:trHeight w:val="70"/>
        </w:trPr>
        <w:tc>
          <w:tcPr>
            <w:tcW w:w="416" w:type="pct"/>
          </w:tcPr>
          <w:p w14:paraId="62447A07" w14:textId="3EB82F3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Wa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111/1759-7714.13427","author":[{"dropping-particle":"","family":"Wang","given":"Weiwei","non-dropping-particle":"","parse-names":false,"suffix":""},{"dropping-particle":"","family":"Huang","given":"Cheng","non-dropping-particle":"","parse-names":false,"suffix":""},{"dropping-particle":"","family":"Wu","given":"Shafei","non-dropping-particle":"","parse-names":false,"suffix":""},{"dropping-particle":"","family":"Liu","given":"Zhikai","non-dropping-particle":"","parse-names":false,"suffix":""},{"dropping-particle":"","family":"Liu","given":"Lei","non-dropping-particle":"","parse-names":false,"suffix":""},{"dropping-particle":"","family":"Li","given":"Li","non-dropping-particle":"","parse-names":false,"suffix":""},{"dropping-particle":"","family":"Li","given":"Shanqing","non-dropping-particle":"","parse-names":false,"suffix":""}],"container-title":"Thoracic cancer","id":"ITEM-1","issued":{"date-parts":[["2020"]]},"page":"2014-2017","title":"Abscopal effect induced by modulated radiation therapy and pembrolizumab in a patient with pancreatic metastatic lung squamous cell carcinoma","type":"article-journal","volume":"11"},"uris":["http://www.mendeley.com/documents/?uuid=0648f2ca-a8f6-4ee9-a7ab-ef61b3b9b4df"]}],"mendeley":{"formattedCitation":"&lt;sup&gt;[4]&lt;/sup&gt;","plainTextFormattedCitation":"[4]","previouslyFormattedCitation":"&lt;sup&gt;[4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4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780A564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20</w:t>
            </w:r>
          </w:p>
        </w:tc>
        <w:tc>
          <w:tcPr>
            <w:tcW w:w="396" w:type="pct"/>
          </w:tcPr>
          <w:p w14:paraId="3F9CC5A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China</w:t>
            </w:r>
          </w:p>
        </w:tc>
        <w:tc>
          <w:tcPr>
            <w:tcW w:w="332" w:type="pct"/>
          </w:tcPr>
          <w:p w14:paraId="7C58364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5F26C64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57</w:t>
            </w:r>
          </w:p>
        </w:tc>
        <w:tc>
          <w:tcPr>
            <w:tcW w:w="473" w:type="pct"/>
          </w:tcPr>
          <w:p w14:paraId="6D91DAD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0F84B79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Asymptomatic</w:t>
            </w:r>
          </w:p>
        </w:tc>
        <w:tc>
          <w:tcPr>
            <w:tcW w:w="473" w:type="pct"/>
          </w:tcPr>
          <w:p w14:paraId="71847EF6" w14:textId="068B0DA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PET-C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ca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how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tastasi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(1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y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aft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iagnosi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quamou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el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arcinoma)</w:t>
            </w:r>
          </w:p>
        </w:tc>
        <w:tc>
          <w:tcPr>
            <w:tcW w:w="253" w:type="pct"/>
          </w:tcPr>
          <w:p w14:paraId="0307926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No</w:t>
            </w:r>
          </w:p>
        </w:tc>
        <w:tc>
          <w:tcPr>
            <w:tcW w:w="423" w:type="pct"/>
          </w:tcPr>
          <w:p w14:paraId="5488A77A" w14:textId="0E81AEF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Laparoscop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adic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bod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ai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plenectomy</w:t>
            </w:r>
          </w:p>
        </w:tc>
        <w:tc>
          <w:tcPr>
            <w:tcW w:w="468" w:type="pct"/>
          </w:tcPr>
          <w:p w14:paraId="198DCB4B" w14:textId="50578BD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4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ycle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gemcitabin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(1000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g/m2)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lu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ispla</w:t>
            </w:r>
            <w:r w:rsidRPr="001344F8">
              <w:rPr>
                <w:rFonts w:ascii="Book Antiqua" w:eastAsia="宋体" w:hAnsi="Book Antiqua" w:cs="Tahoma"/>
              </w:rPr>
              <w:lastRenderedPageBreak/>
              <w:t>t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(65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g/m2)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u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o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rogressio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ppearanc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um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s.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eceiv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ycle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emb</w:t>
            </w:r>
            <w:r w:rsidRPr="001344F8">
              <w:rPr>
                <w:rFonts w:ascii="Book Antiqua" w:eastAsia="宋体" w:hAnsi="Book Antiqua" w:cs="Tahoma"/>
              </w:rPr>
              <w:lastRenderedPageBreak/>
              <w:t>rolizumab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(2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g/kg)</w:t>
            </w:r>
          </w:p>
        </w:tc>
        <w:tc>
          <w:tcPr>
            <w:tcW w:w="260" w:type="pct"/>
          </w:tcPr>
          <w:p w14:paraId="6FBCA9CD" w14:textId="737D182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1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yr</w:t>
            </w:r>
          </w:p>
        </w:tc>
        <w:tc>
          <w:tcPr>
            <w:tcW w:w="306" w:type="pct"/>
          </w:tcPr>
          <w:p w14:paraId="33CB0819" w14:textId="4BF3D91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1.1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o</w:t>
            </w:r>
          </w:p>
        </w:tc>
        <w:tc>
          <w:tcPr>
            <w:tcW w:w="260" w:type="pct"/>
          </w:tcPr>
          <w:p w14:paraId="0F026CD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2C906504" w14:textId="77777777" w:rsidTr="00047936">
        <w:trPr>
          <w:trHeight w:val="775"/>
        </w:trPr>
        <w:tc>
          <w:tcPr>
            <w:tcW w:w="416" w:type="pct"/>
          </w:tcPr>
          <w:p w14:paraId="52572779" w14:textId="2DE4F9A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Ishikaw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155/2017/3212056","author":[{"dropping-particle":"","family":"Ishikawa","given":"Takuya","non-dropping-particle":"","parse-names":false,"suffix":""},{"dropping-particle":"","family":"Hirooka","given":"Yoshiki","non-dropping-particle":"","parse-names":false,"suffix":""},{"dropping-particle":"","family":"Teman","given":"Carolin J","non-dropping-particle":"","parse-names":false,"suffix":""},{"dropping-particle":"","family":"Goto","given":"Hidemi","non-dropping-particle":"","parse-names":false,"suffix":""},{"dropping-particle":"","family":"Belletrutti","given":"Paul J","non-dropping-particle":"","parse-names":false,"suffix":""}],"container-title":"Case report in Gastrointestinal Medicine","id":"ITEM-1","issue":"Figure 1","issued":{"date-parts":[["2017"]]},"page":"3-7","publisher":"Hindawi","title":"An Unusual Case of Pancreatic Metastasis from Squamous Cell Carcinoma of the Lung Diagnosed by EUS-Guided Fine Needle Biopsy","type":"article-journal","volume":"2017"},"uris":["http://www.mendeley.com/documents/?uuid=0e3fdc72-5f32-423c-aba5-74e7cf8fb8fa"]}],"mendeley":{"formattedCitation":"&lt;sup&gt;[31]&lt;/sup&gt;","plainTextFormattedCitation":"[31]","previouslyFormattedCitation":"&lt;sup&gt;[31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31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749229F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17</w:t>
            </w:r>
          </w:p>
        </w:tc>
        <w:tc>
          <w:tcPr>
            <w:tcW w:w="396" w:type="pct"/>
          </w:tcPr>
          <w:p w14:paraId="265FEC5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Canada</w:t>
            </w:r>
          </w:p>
        </w:tc>
        <w:tc>
          <w:tcPr>
            <w:tcW w:w="332" w:type="pct"/>
          </w:tcPr>
          <w:p w14:paraId="48FAFE7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6000861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70</w:t>
            </w:r>
          </w:p>
        </w:tc>
        <w:tc>
          <w:tcPr>
            <w:tcW w:w="473" w:type="pct"/>
          </w:tcPr>
          <w:p w14:paraId="0F2564B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2896A9F0" w14:textId="2EF53FA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Abdomin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eigh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ss</w:t>
            </w:r>
          </w:p>
        </w:tc>
        <w:tc>
          <w:tcPr>
            <w:tcW w:w="473" w:type="pct"/>
          </w:tcPr>
          <w:p w14:paraId="370218A8" w14:textId="2726386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3.8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ypodens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bod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ymphadenopath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ef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upraclavicula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egio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-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osteri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o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ef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te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bronchus</w:t>
            </w:r>
          </w:p>
        </w:tc>
        <w:tc>
          <w:tcPr>
            <w:tcW w:w="253" w:type="pct"/>
          </w:tcPr>
          <w:p w14:paraId="6678AEE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3EDAFE3B" w14:textId="3F1D448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EUS-FNB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s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wo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esion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25-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eedle</w:t>
            </w:r>
          </w:p>
        </w:tc>
        <w:tc>
          <w:tcPr>
            <w:tcW w:w="468" w:type="pct"/>
          </w:tcPr>
          <w:p w14:paraId="7257F240" w14:textId="69478E6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Palliativ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hemotherapy</w:t>
            </w:r>
          </w:p>
        </w:tc>
        <w:tc>
          <w:tcPr>
            <w:tcW w:w="260" w:type="pct"/>
          </w:tcPr>
          <w:p w14:paraId="32F572C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0D40AA3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04CFA24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</w:tr>
      <w:tr w:rsidR="000504A6" w:rsidRPr="001344F8" w14:paraId="15F8D9BB" w14:textId="77777777" w:rsidTr="00047936">
        <w:trPr>
          <w:trHeight w:val="775"/>
        </w:trPr>
        <w:tc>
          <w:tcPr>
            <w:tcW w:w="416" w:type="pct"/>
          </w:tcPr>
          <w:p w14:paraId="3A801648" w14:textId="48DE5D6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Fujji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007/s10396-015-0614-8","author":[{"dropping-particle":"","family":"Fujii","given":"Masakuni","non-dropping-particle":"","parse-names":false,"suffix":""},{"dropping-particle":"","family":"Watanabe","given":"Kazuhiko","non-dropping-particle":"","parse-names":false,"suffix":""}],"container-title":"J Med Ultrasonics","id":"ITEM-1","issued":{"date-parts":[["2015"]]},"page":"1-4","title":"A case of a pancreatic tumor that was diagnosed as metastasis from lung cancer by endoscopic ultrasound-guided fine needle aspiration","type":"article-journal"},"uris":["http://www.mendeley.com/documents/?uuid=4547fd49-d108-4f6c-973c-69a589d433de"]}],"mendeley":{"formattedCitation":"&lt;sup&gt;[32]&lt;/sup&gt;","plainTextFormattedCitation":"[32]","previouslyFormattedCitation":"&lt;sup&gt;[32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32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5EE39B1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15</w:t>
            </w:r>
          </w:p>
        </w:tc>
        <w:tc>
          <w:tcPr>
            <w:tcW w:w="396" w:type="pct"/>
          </w:tcPr>
          <w:p w14:paraId="5CC2113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Japan</w:t>
            </w:r>
          </w:p>
        </w:tc>
        <w:tc>
          <w:tcPr>
            <w:tcW w:w="332" w:type="pct"/>
          </w:tcPr>
          <w:p w14:paraId="1C1AF32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50EECAE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70</w:t>
            </w:r>
          </w:p>
        </w:tc>
        <w:tc>
          <w:tcPr>
            <w:tcW w:w="473" w:type="pct"/>
          </w:tcPr>
          <w:p w14:paraId="73EBC2E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36A226B0" w14:textId="2E0B40B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Hig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fev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jaundic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6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o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ft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ef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feri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b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esection</w:t>
            </w:r>
          </w:p>
        </w:tc>
        <w:tc>
          <w:tcPr>
            <w:tcW w:w="473" w:type="pct"/>
          </w:tcPr>
          <w:p w14:paraId="05B2FC17" w14:textId="1A5498F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Low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ontrast-enhanc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elativel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lea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bord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iz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40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×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3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s</w:t>
            </w:r>
          </w:p>
        </w:tc>
        <w:tc>
          <w:tcPr>
            <w:tcW w:w="253" w:type="pct"/>
          </w:tcPr>
          <w:p w14:paraId="3E7DC32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79B40C2C" w14:textId="1AE5BCA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FN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vi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ransgastr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pproac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inea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EUS</w:t>
            </w:r>
          </w:p>
        </w:tc>
        <w:tc>
          <w:tcPr>
            <w:tcW w:w="468" w:type="pct"/>
          </w:tcPr>
          <w:p w14:paraId="0B43FADC" w14:textId="5B89219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5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ycle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arboplat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lu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eekl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clitaxel</w:t>
            </w:r>
          </w:p>
        </w:tc>
        <w:tc>
          <w:tcPr>
            <w:tcW w:w="260" w:type="pct"/>
          </w:tcPr>
          <w:p w14:paraId="49FB7B99" w14:textId="71FBA9B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26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</w:t>
            </w:r>
          </w:p>
        </w:tc>
        <w:tc>
          <w:tcPr>
            <w:tcW w:w="306" w:type="pct"/>
          </w:tcPr>
          <w:p w14:paraId="4FC186D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4E5E629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3822BCF0" w14:textId="77777777" w:rsidTr="00047936">
        <w:trPr>
          <w:trHeight w:val="775"/>
        </w:trPr>
        <w:tc>
          <w:tcPr>
            <w:tcW w:w="416" w:type="pct"/>
          </w:tcPr>
          <w:p w14:paraId="06C5881F" w14:textId="4B6027A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wanwal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007/s12029-011-9317-6","author":[{"dropping-particle":"","family":"Dewanwala","given":"Akriti","non-dropping-particle":"","parse-names":false,"suffix":""},{"dropping-particle":"","family":"Kotowski","given":"Adam","non-dropping-particle":"","parse-names":false,"suffix":""}],"container-title":"J Gastrointest Canc","id":"ITEM-1","issued":{"date-parts":[["2012"]]},"page":"117-124","title":"Secondary Tumors of the Pancreas : Case Report and a Single-Center Experience","type":"article-journal","volume":"43"},"uris":["http://www.mendeley.com/documents/?uuid=df2d7271-235d-4101-bbe8-e418397ae4fd"]}],"mendeley":{"formattedCitation":"&lt;sup&gt;[33]&lt;/sup&gt;","plainTextFormattedCitation":"[33]","previouslyFormattedCitation":"&lt;sup&gt;[33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33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6303AEA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12</w:t>
            </w:r>
          </w:p>
        </w:tc>
        <w:tc>
          <w:tcPr>
            <w:tcW w:w="396" w:type="pct"/>
          </w:tcPr>
          <w:p w14:paraId="1F512380" w14:textId="7D862322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it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tates</w:t>
            </w:r>
          </w:p>
        </w:tc>
        <w:tc>
          <w:tcPr>
            <w:tcW w:w="332" w:type="pct"/>
          </w:tcPr>
          <w:p w14:paraId="06CBBA9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50C3266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65</w:t>
            </w:r>
          </w:p>
        </w:tc>
        <w:tc>
          <w:tcPr>
            <w:tcW w:w="473" w:type="pct"/>
          </w:tcPr>
          <w:p w14:paraId="69A5F41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1E913387" w14:textId="67AAAC88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yspne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ecurren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ough</w:t>
            </w:r>
          </w:p>
        </w:tc>
        <w:tc>
          <w:tcPr>
            <w:tcW w:w="473" w:type="pct"/>
          </w:tcPr>
          <w:p w14:paraId="4372857B" w14:textId="16A4086B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Lef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ila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cident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ell-defin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volv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ncinat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roce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asur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.7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×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2.2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</w:p>
        </w:tc>
        <w:tc>
          <w:tcPr>
            <w:tcW w:w="253" w:type="pct"/>
          </w:tcPr>
          <w:p w14:paraId="1B77857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Yes</w:t>
            </w:r>
          </w:p>
        </w:tc>
        <w:tc>
          <w:tcPr>
            <w:tcW w:w="423" w:type="pct"/>
          </w:tcPr>
          <w:p w14:paraId="53471E03" w14:textId="101F27C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Pylorus-preserv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oduodenectomy</w:t>
            </w:r>
          </w:p>
        </w:tc>
        <w:tc>
          <w:tcPr>
            <w:tcW w:w="468" w:type="pct"/>
          </w:tcPr>
          <w:p w14:paraId="6A572A63" w14:textId="0ADFFF7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Carboplat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lu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gemcitabin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omplet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5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ycles</w:t>
            </w:r>
          </w:p>
        </w:tc>
        <w:tc>
          <w:tcPr>
            <w:tcW w:w="260" w:type="pct"/>
          </w:tcPr>
          <w:p w14:paraId="2D01F4E1" w14:textId="7FB7FB6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7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o</w:t>
            </w:r>
          </w:p>
        </w:tc>
        <w:tc>
          <w:tcPr>
            <w:tcW w:w="306" w:type="pct"/>
          </w:tcPr>
          <w:p w14:paraId="3F1C183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33D9732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0EA77071" w14:textId="77777777" w:rsidTr="00047936">
        <w:trPr>
          <w:trHeight w:val="775"/>
        </w:trPr>
        <w:tc>
          <w:tcPr>
            <w:tcW w:w="416" w:type="pct"/>
          </w:tcPr>
          <w:p w14:paraId="27B71802" w14:textId="1D6DCC9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Layfiel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002/dc","author":[{"dropping-particle":"","family":"Layfield","given":"Lester J","non-dropping-particle":"","parse-names":false,"suffix":""},{"dropping-particle":"","family":"Hirschowitz","given":"Sharon L","non-dropping-particle":"","parse-names":false,"suffix":""},{"dropping-particle":"","family":"Adler","given":"Douglas G","non-dropping-particle":"","parse-names":false,"suffix":""}],"container-title":"Diagnostic Cytopathology DOI","id":"ITEM-1","issue":"3","issued":{"date-parts":[["2010"]]},"title":"Metastatic Disease to the Pancreas Documented by Endoscopic Ultrasound Guided Fine-Needle Aspiration : A Seven-Year Experience","type":"article-journal","volume":"40"},"uris":["http://www.mendeley.com/documents/?uuid=2e6b95c9-5d4c-477b-8710-971b07d1c396"]}],"mendeley":{"formattedCitation":"&lt;sup&gt;[34]&lt;/sup&gt;","plainTextFormattedCitation":"[34]","previouslyFormattedCitation":"&lt;sup&gt;[34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34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3620CFE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10</w:t>
            </w:r>
          </w:p>
        </w:tc>
        <w:tc>
          <w:tcPr>
            <w:tcW w:w="396" w:type="pct"/>
          </w:tcPr>
          <w:p w14:paraId="23D3CBB3" w14:textId="3BDB3608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it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tates</w:t>
            </w:r>
          </w:p>
        </w:tc>
        <w:tc>
          <w:tcPr>
            <w:tcW w:w="332" w:type="pct"/>
          </w:tcPr>
          <w:p w14:paraId="0F3A472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49C874B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2A3175C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467F439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1B50762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53" w:type="pct"/>
          </w:tcPr>
          <w:p w14:paraId="78D0C95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Yes</w:t>
            </w:r>
          </w:p>
        </w:tc>
        <w:tc>
          <w:tcPr>
            <w:tcW w:w="423" w:type="pct"/>
          </w:tcPr>
          <w:p w14:paraId="7CCA253D" w14:textId="2BEC6FC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EU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+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FN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</w:p>
        </w:tc>
        <w:tc>
          <w:tcPr>
            <w:tcW w:w="468" w:type="pct"/>
          </w:tcPr>
          <w:p w14:paraId="72038C5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0D2CF20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104EB8F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371A7FD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</w:tr>
      <w:tr w:rsidR="000504A6" w:rsidRPr="001344F8" w14:paraId="3EC731C5" w14:textId="77777777" w:rsidTr="00047936">
        <w:trPr>
          <w:trHeight w:val="775"/>
        </w:trPr>
        <w:tc>
          <w:tcPr>
            <w:tcW w:w="416" w:type="pct"/>
          </w:tcPr>
          <w:p w14:paraId="489152E7" w14:textId="0880AC3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Liratzopoulo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author":[{"dropping-particle":"","family":"Liratzopoulos","given":"Nikolaos","non-dropping-particle":"","parse-names":false,"suffix":""},{"dropping-particle":"","family":"Efremidou","given":"Eleni I","non-dropping-particle":"","parse-names":false,"suffix":""},{"dropping-particle":"","family":"Papageorgiou","given":"Michalis S","non-dropping-particle":"","parse-names":false,"suffix":""},{"dropping-particle":"","family":"Romanidis","given":"Konstantinos","non-dropping-particle":"","parse-names":false,"suffix":""},{"dropping-particle":"","family":"Georgios","given":"J","non-dropping-particle":"","parse-names":false,"suffix":""},{"dropping-particle":"","family":"Manolas","given":"Konstantinos J","non-dropping-particle":"","parse-names":false,"suffix":""}],"container-title":"J Gastrointest Liver Dis","id":"ITEM-1","issue":"1","issued":{"date-parts":[["2006"]]},"page":"73-75","title":"Extrahepatic Biliary Obstruction Due to a Solitary Pancreatic Metastasis of Squamous Cell Lung Carcinoma . Case Report","type":"article-journal","volume":"15"},"uris":["http://www.mendeley.com/documents/?uuid=16456953-a111-466f-aef8-ad0e798b24a6"]}],"mendeley":{"formattedCitation":"&lt;sup&gt;[23]&lt;/sup&gt;","plainTextFormattedCitation":"[23]","previouslyFormattedCitation":"&lt;sup&gt;[23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23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0A26361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06</w:t>
            </w:r>
          </w:p>
        </w:tc>
        <w:tc>
          <w:tcPr>
            <w:tcW w:w="396" w:type="pct"/>
          </w:tcPr>
          <w:p w14:paraId="76F5155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Greece</w:t>
            </w:r>
          </w:p>
        </w:tc>
        <w:tc>
          <w:tcPr>
            <w:tcW w:w="332" w:type="pct"/>
          </w:tcPr>
          <w:p w14:paraId="333FE14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34B134D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53</w:t>
            </w:r>
          </w:p>
        </w:tc>
        <w:tc>
          <w:tcPr>
            <w:tcW w:w="473" w:type="pct"/>
          </w:tcPr>
          <w:p w14:paraId="0D44AE6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1EE2F218" w14:textId="68AC706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Jaundice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ppetite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ause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il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bdomin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in</w:t>
            </w:r>
          </w:p>
        </w:tc>
        <w:tc>
          <w:tcPr>
            <w:tcW w:w="473" w:type="pct"/>
          </w:tcPr>
          <w:p w14:paraId="036E4C4D" w14:textId="44D06AD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C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can: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arcinom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w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b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igh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um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as</w:t>
            </w:r>
            <w:r w:rsidRPr="001344F8">
              <w:rPr>
                <w:rFonts w:ascii="Book Antiqua" w:eastAsia="宋体" w:hAnsi="Book Antiqua" w:cs="Tahoma"/>
              </w:rPr>
              <w:lastRenderedPageBreak/>
              <w:t>ur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4.0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×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4.1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×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.5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ilatatio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biliar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rac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ultipl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enlarg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ymp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ode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ervic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rea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diastinu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abdomen</w:t>
            </w:r>
          </w:p>
        </w:tc>
        <w:tc>
          <w:tcPr>
            <w:tcW w:w="253" w:type="pct"/>
          </w:tcPr>
          <w:p w14:paraId="3971E7A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No</w:t>
            </w:r>
          </w:p>
        </w:tc>
        <w:tc>
          <w:tcPr>
            <w:tcW w:w="423" w:type="pct"/>
          </w:tcPr>
          <w:p w14:paraId="61D209E0" w14:textId="5BC5A655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ercutaneou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FN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um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nd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guidance</w:t>
            </w:r>
          </w:p>
        </w:tc>
        <w:tc>
          <w:tcPr>
            <w:tcW w:w="468" w:type="pct"/>
          </w:tcPr>
          <w:p w14:paraId="51D1C664" w14:textId="133F118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Cholecystojejunostom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+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issectio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ymp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od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ea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s</w:t>
            </w:r>
          </w:p>
        </w:tc>
        <w:tc>
          <w:tcPr>
            <w:tcW w:w="260" w:type="pct"/>
          </w:tcPr>
          <w:p w14:paraId="77B4D95E" w14:textId="15BE3116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9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</w:t>
            </w:r>
          </w:p>
        </w:tc>
        <w:tc>
          <w:tcPr>
            <w:tcW w:w="306" w:type="pct"/>
          </w:tcPr>
          <w:p w14:paraId="7003F2B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628260C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7DECB7E6" w14:textId="77777777" w:rsidTr="00047936">
        <w:trPr>
          <w:trHeight w:val="775"/>
        </w:trPr>
        <w:tc>
          <w:tcPr>
            <w:tcW w:w="416" w:type="pct"/>
          </w:tcPr>
          <w:p w14:paraId="7ACD21FD" w14:textId="2BA9854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Mes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002/dc.20142","author":[{"dropping-particle":"","family":"Mesa","given":"Hector","non-dropping-particle":"","parse-names":false,"suffix":""},{"dropping-particle":"","family":"Stelow","given":"Edward B","non-dropping-particle":"","parse-names":false,"suffix":""},{"dropping-particle":"","family":"Stanley","given":"Michael W","non-dropping-particle":"","parse-names":false,"suffix":""},{"dropping-particle":"","family":"Mallery","given":"Shawn","non-dropping-particle":"","parse-names":false,"suffix":""},{"dropping-particle":"","family":"Lai","given":"Rebecca","non-dropping-particle":"","parse-names":false,"suffix":""},{"dropping-particle":"","family":"Bardales","given":"Ricardo H","non-dropping-particle":"","parse-names":false,"suffix":""}],"container-title":"Diagnostic Cytopathology","id":"ITEM-1","issue":"5","issued":{"date-parts":[["2004"]]},"page":"313-318","title":"Diagnosis of Nonprimary Pancreatic Neoplasms by Fine-Needle Aspiration","type":"article-journal","volume":"31"},"uris":["http://www.mendeley.com/documents/?uuid=26e7a201-62d9-4ca6-8a0f-b4ecadf253fa"]}],"mendeley":{"formattedCitation":"&lt;sup&gt;[35]&lt;/sup&gt;","plainTextFormattedCitation":"[35]","previouslyFormattedCitation":"&lt;sup&gt;[35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35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2A9DD56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04</w:t>
            </w:r>
          </w:p>
        </w:tc>
        <w:tc>
          <w:tcPr>
            <w:tcW w:w="396" w:type="pct"/>
          </w:tcPr>
          <w:p w14:paraId="0411B3CF" w14:textId="391902D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it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tates</w:t>
            </w:r>
          </w:p>
        </w:tc>
        <w:tc>
          <w:tcPr>
            <w:tcW w:w="332" w:type="pct"/>
          </w:tcPr>
          <w:p w14:paraId="362BAD5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</w:t>
            </w:r>
          </w:p>
        </w:tc>
        <w:tc>
          <w:tcPr>
            <w:tcW w:w="264" w:type="pct"/>
          </w:tcPr>
          <w:p w14:paraId="44A4E13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04606D7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18" w:type="pct"/>
          </w:tcPr>
          <w:p w14:paraId="0255604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205C4889" w14:textId="60EC57C4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asur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.6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umor</w:t>
            </w:r>
          </w:p>
        </w:tc>
        <w:tc>
          <w:tcPr>
            <w:tcW w:w="253" w:type="pct"/>
          </w:tcPr>
          <w:p w14:paraId="0F576C1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Yes</w:t>
            </w:r>
          </w:p>
        </w:tc>
        <w:tc>
          <w:tcPr>
            <w:tcW w:w="423" w:type="pct"/>
          </w:tcPr>
          <w:p w14:paraId="27DA814E" w14:textId="674DF43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EUS-FN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</w:p>
        </w:tc>
        <w:tc>
          <w:tcPr>
            <w:tcW w:w="468" w:type="pct"/>
          </w:tcPr>
          <w:p w14:paraId="049F43B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6CF6583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41A221E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03FC379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</w:tr>
      <w:tr w:rsidR="000504A6" w:rsidRPr="001344F8" w14:paraId="0BF40756" w14:textId="77777777" w:rsidTr="00047936">
        <w:trPr>
          <w:trHeight w:val="775"/>
        </w:trPr>
        <w:tc>
          <w:tcPr>
            <w:tcW w:w="416" w:type="pct"/>
          </w:tcPr>
          <w:p w14:paraId="7D57E6EA" w14:textId="55AE087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Volka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DOI":"10.1007/s00428-004-0987-3","author":[{"dropping-particle":"","family":"Adsay","given":"N Volkan","non-dropping-particle":"","parse-names":false,"suffix":""},{"dropping-particle":"","family":"Andea","given":"Aleodor","non-dropping-particle":"","parse-names":false,"suffix":""},{"dropping-particle":"","family":"Basturk","given":"Olca","non-dropping-particle":"","parse-names":false,"suffix":""}],"container-title":"Springer","id":"ITEM-1","issued":{"date-parts":[["2004"]]},"page":"527-535","title":"Secondary tumors of the pancreas : an analysis of a surgical and autopsy database and review of the literature","type":"article-journal"},"uris":["http://www.mendeley.com/documents/?uuid=7d2bc245-bdc7-4992-8c02-8e340f4ff545"]}],"mendeley":{"formattedCitation":"&lt;sup&gt;[36]&lt;/sup&gt;","plainTextFormattedCitation":"[36]","previouslyFormattedCitation":"&lt;sup&gt;[36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36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3042A2A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04</w:t>
            </w:r>
          </w:p>
        </w:tc>
        <w:tc>
          <w:tcPr>
            <w:tcW w:w="396" w:type="pct"/>
          </w:tcPr>
          <w:p w14:paraId="0766E66B" w14:textId="68636864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it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tates</w:t>
            </w:r>
          </w:p>
        </w:tc>
        <w:tc>
          <w:tcPr>
            <w:tcW w:w="332" w:type="pct"/>
          </w:tcPr>
          <w:p w14:paraId="11A2531E" w14:textId="297D40F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5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109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utops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ases</w:t>
            </w:r>
          </w:p>
        </w:tc>
        <w:tc>
          <w:tcPr>
            <w:tcW w:w="264" w:type="pct"/>
          </w:tcPr>
          <w:p w14:paraId="1B5B5AE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1ABA06F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18" w:type="pct"/>
          </w:tcPr>
          <w:p w14:paraId="6DA9DF0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28DF3E8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53" w:type="pct"/>
          </w:tcPr>
          <w:p w14:paraId="176EB97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23" w:type="pct"/>
          </w:tcPr>
          <w:p w14:paraId="0DCD6D0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Autopsy</w:t>
            </w:r>
          </w:p>
        </w:tc>
        <w:tc>
          <w:tcPr>
            <w:tcW w:w="468" w:type="pct"/>
          </w:tcPr>
          <w:p w14:paraId="1CDBC5B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363CA4B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4F88EDC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5315F20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57C62329" w14:textId="77777777" w:rsidTr="00047936">
        <w:trPr>
          <w:trHeight w:val="775"/>
        </w:trPr>
        <w:tc>
          <w:tcPr>
            <w:tcW w:w="416" w:type="pct"/>
          </w:tcPr>
          <w:p w14:paraId="2BCA3893" w14:textId="4AA9D813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Tetsuy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abstract":"A 69 year-old man with abnormal lung shadows in the right lung field was admitted to our hospital. A chest computed tomography (CT) scan showed a lung tumor with hilar and mediastinal lymph node swelling. A CT scan of the abdomen demonstrated a solitary pancreatic head tumor with a diameter of 3 cm. Pathological examination of a transbronchial biopsy specimen revealed squamous cell carcinoma (SCC) of the lung. Since obstructive jaundice had progressed rapidly, the patient received endoscopic nasobiliary drainage (ENBD) and stent-drainage therapy prior to chemotherapy using gemcitabine. However, he died 4 months later of respiratory failure and systemic candidiasis associated with progression of the cancer. An autopsy was performed, and microscopic and immunohistochemical examination revealed that the pancreatic tumor was a metastasis from lung cancer. To our knowledge, obstructive jaundice due to pancreatic metastasis from lung SCC, especially that preceding the advent of a clinical manifestation of primary lung cancer, has rarely been reported.","author":[{"dropping-particle":"","family":"Kubota T, Ikezoe T, Harada R, Nakata H, Kobayashi M","given":"Taguchi H","non-dropping-particle":"","parse-names":false,"suffix":""}],"container-title":"Journal of the Japanese Respiratory Society","id":"ITEM-1","issued":{"date-parts":[["2003"]]},"title":"Pancreatic metastasis from lung cancer: report of an autopsy case","type":"article-journal"},"uris":["http://www.mendeley.com/documents/?uuid=b3909f3f-0261-4d75-9045-1cf3c56daa09"]}],"mendeley":{"formattedCitation":"&lt;sup&gt;[37]&lt;/sup&gt;","plainTextFormattedCitation":"[37]","previouslyFormattedCitation":"&lt;sup&gt;[37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37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07E91A1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03</w:t>
            </w:r>
          </w:p>
        </w:tc>
        <w:tc>
          <w:tcPr>
            <w:tcW w:w="396" w:type="pct"/>
          </w:tcPr>
          <w:p w14:paraId="149A06F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Japan</w:t>
            </w:r>
          </w:p>
        </w:tc>
        <w:tc>
          <w:tcPr>
            <w:tcW w:w="332" w:type="pct"/>
          </w:tcPr>
          <w:p w14:paraId="740B3209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6C8B757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69</w:t>
            </w:r>
          </w:p>
        </w:tc>
        <w:tc>
          <w:tcPr>
            <w:tcW w:w="473" w:type="pct"/>
          </w:tcPr>
          <w:p w14:paraId="3D2602D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7646C26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Jaundice</w:t>
            </w:r>
          </w:p>
        </w:tc>
        <w:tc>
          <w:tcPr>
            <w:tcW w:w="473" w:type="pct"/>
          </w:tcPr>
          <w:p w14:paraId="139C9EEB" w14:textId="5DD3CDB1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um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wit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ila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diastin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lymph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od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well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olitar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t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um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easur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3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m</w:t>
            </w:r>
          </w:p>
        </w:tc>
        <w:tc>
          <w:tcPr>
            <w:tcW w:w="253" w:type="pct"/>
          </w:tcPr>
          <w:p w14:paraId="7A896B8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No</w:t>
            </w:r>
          </w:p>
        </w:tc>
        <w:tc>
          <w:tcPr>
            <w:tcW w:w="423" w:type="pct"/>
          </w:tcPr>
          <w:p w14:paraId="04EEB8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Autopsy</w:t>
            </w:r>
          </w:p>
        </w:tc>
        <w:tc>
          <w:tcPr>
            <w:tcW w:w="468" w:type="pct"/>
          </w:tcPr>
          <w:p w14:paraId="55277D7A" w14:textId="52A9BF0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Endoscop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nasobiliar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rainag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lastRenderedPageBreak/>
              <w:t>sten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rainag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rap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rio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o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hemotherap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si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gemcitabine</w:t>
            </w:r>
          </w:p>
        </w:tc>
        <w:tc>
          <w:tcPr>
            <w:tcW w:w="260" w:type="pct"/>
          </w:tcPr>
          <w:p w14:paraId="67059FC3" w14:textId="68BEE71A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4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o</w:t>
            </w:r>
          </w:p>
        </w:tc>
        <w:tc>
          <w:tcPr>
            <w:tcW w:w="306" w:type="pct"/>
          </w:tcPr>
          <w:p w14:paraId="5DCEF20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6726D4F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1243A1D9" w14:textId="77777777" w:rsidTr="00047936">
        <w:trPr>
          <w:trHeight w:val="775"/>
        </w:trPr>
        <w:tc>
          <w:tcPr>
            <w:tcW w:w="416" w:type="pct"/>
          </w:tcPr>
          <w:p w14:paraId="673FC4A4" w14:textId="1D838BD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oazzam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author":[{"dropping-particle":"","family":"Moazzam","given":"Nauman","non-dropping-particle":"","parse-names":false,"suffix":""},{"dropping-particle":"","family":"Ali","given":"Mir","non-dropping-particle":"","parse-names":false,"suffix":""},{"dropping-particle":"","family":"Potti","given":"Anil","non-dropping-particle":"","parse-names":false,"suffix":""}],"container-title":"Medical Oncology","id":"ITEM-1","issue":"4","issued":{"date-parts":[["2002"]]},"page":"273-276","title":"Pancreatic Metastasis and Extrahepatic Biliary Obstruction in Squamous Cell Lung Carcinoma","type":"article-journal","volume":"19"},"uris":["http://www.mendeley.com/documents/?uuid=492bfba8-168f-4943-aac6-c2ec9613b790"]}],"mendeley":{"formattedCitation":"&lt;sup&gt;[38]&lt;/sup&gt;","plainTextFormattedCitation":"[38]","previouslyFormattedCitation":"&lt;sup&gt;[38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bCs/>
                <w:vertAlign w:val="superscript"/>
              </w:rPr>
              <w:t>[38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1467C53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02</w:t>
            </w:r>
          </w:p>
        </w:tc>
        <w:tc>
          <w:tcPr>
            <w:tcW w:w="396" w:type="pct"/>
          </w:tcPr>
          <w:p w14:paraId="6C0659B9" w14:textId="4388DF5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ite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States</w:t>
            </w:r>
          </w:p>
        </w:tc>
        <w:tc>
          <w:tcPr>
            <w:tcW w:w="332" w:type="pct"/>
          </w:tcPr>
          <w:p w14:paraId="4AAD009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</w:t>
            </w:r>
          </w:p>
        </w:tc>
        <w:tc>
          <w:tcPr>
            <w:tcW w:w="264" w:type="pct"/>
          </w:tcPr>
          <w:p w14:paraId="69FDBBA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54</w:t>
            </w:r>
          </w:p>
        </w:tc>
        <w:tc>
          <w:tcPr>
            <w:tcW w:w="473" w:type="pct"/>
          </w:tcPr>
          <w:p w14:paraId="4616264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</w:tcPr>
          <w:p w14:paraId="5AC8503B" w14:textId="4BE402A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Anorexia,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bdomin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jaundice</w:t>
            </w:r>
          </w:p>
        </w:tc>
        <w:tc>
          <w:tcPr>
            <w:tcW w:w="473" w:type="pct"/>
          </w:tcPr>
          <w:p w14:paraId="07A628CD" w14:textId="183B5E4D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igh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pp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b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51458C">
              <w:rPr>
                <w:rFonts w:ascii="Book Antiqua" w:eastAsia="宋体" w:hAnsi="Book Antiqua" w:cs="Tahoma"/>
                <w:lang w:val="en-US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hea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ncreas</w:t>
            </w:r>
          </w:p>
        </w:tc>
        <w:tc>
          <w:tcPr>
            <w:tcW w:w="253" w:type="pct"/>
          </w:tcPr>
          <w:p w14:paraId="0C77E6F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No</w:t>
            </w:r>
          </w:p>
        </w:tc>
        <w:tc>
          <w:tcPr>
            <w:tcW w:w="423" w:type="pct"/>
          </w:tcPr>
          <w:p w14:paraId="6AD4EE94" w14:textId="0AA9512F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Biops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th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igh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upper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obe</w:t>
            </w:r>
            <w:r w:rsidR="0051458C">
              <w:rPr>
                <w:rFonts w:ascii="Book Antiqua" w:eastAsia="宋体" w:hAnsi="Book Antiqua" w:cs="Tahoma"/>
                <w:lang w:val="en-US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lung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mass</w:t>
            </w:r>
          </w:p>
        </w:tc>
        <w:tc>
          <w:tcPr>
            <w:tcW w:w="468" w:type="pct"/>
          </w:tcPr>
          <w:p w14:paraId="05D1A446" w14:textId="64711E9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Biliar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drainage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+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arboplatin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paclitaxel</w:t>
            </w:r>
          </w:p>
        </w:tc>
        <w:tc>
          <w:tcPr>
            <w:tcW w:w="260" w:type="pct"/>
          </w:tcPr>
          <w:p w14:paraId="5697B25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14A0EA0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7C3EDA24" w14:textId="06D534EE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  <w:lang w:val="en-US"/>
              </w:rPr>
            </w:pPr>
            <w:r w:rsidRPr="001344F8">
              <w:rPr>
                <w:rFonts w:ascii="Book Antiqua" w:eastAsia="宋体" w:hAnsi="Book Antiqua" w:cs="Tahoma"/>
              </w:rPr>
              <w:t>Alive: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goo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linical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nd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a</w:t>
            </w:r>
            <w:r w:rsidRPr="001344F8">
              <w:rPr>
                <w:rFonts w:ascii="Book Antiqua" w:eastAsia="宋体" w:hAnsi="Book Antiqua" w:cs="Tahoma"/>
              </w:rPr>
              <w:lastRenderedPageBreak/>
              <w:t>diographic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response</w:t>
            </w:r>
          </w:p>
        </w:tc>
      </w:tr>
      <w:tr w:rsidR="000504A6" w:rsidRPr="001344F8" w14:paraId="34E20709" w14:textId="77777777" w:rsidTr="00047936">
        <w:trPr>
          <w:trHeight w:val="775"/>
        </w:trPr>
        <w:tc>
          <w:tcPr>
            <w:tcW w:w="416" w:type="pct"/>
          </w:tcPr>
          <w:p w14:paraId="47A4C498" w14:textId="3D540D70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lastRenderedPageBreak/>
              <w:t>Nakamur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author":[{"dropping-particle":"","family":"Nakamura","given":"Etsuko","non-dropping-particle":"","parse-names":false,"suffix":""},{"dropping-particle":"","family":"Shimizu","given":"Michio","non-dropping-particle":"","parse-names":false,"suffix":""},{"dropping-particle":"","family":"Itoh","given":"Tomoo","non-dropping-particle":"","parse-names":false,"suffix":""},{"dropping-particle":"","family":"Manabe","given":"Toshiaki","non-dropping-particle":"","parse-names":false,"suffix":""}],"container-title":"Pathology International","id":"ITEM-1","issue":"May","issued":{"date-parts":[["2001"]]},"page":"686-690","title":"Secondary tumors of the pancreas : Clinicopathological study of 103 autopsy cases of Japanese patients","type":"article-journal"},"uris":["http://www.mendeley.com/documents/?uuid=3749c235-9054-4b2c-a98a-3f064c28b103"]}],"mendeley":{"formattedCitation":"&lt;sup&gt;[11]&lt;/sup&gt;","plainTextFormattedCitation":"[11]","previouslyFormattedCitation":"&lt;sup&gt;[11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11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</w:tcPr>
          <w:p w14:paraId="1716CEF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2001</w:t>
            </w:r>
          </w:p>
        </w:tc>
        <w:tc>
          <w:tcPr>
            <w:tcW w:w="396" w:type="pct"/>
          </w:tcPr>
          <w:p w14:paraId="610F9C9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Japan</w:t>
            </w:r>
          </w:p>
        </w:tc>
        <w:tc>
          <w:tcPr>
            <w:tcW w:w="332" w:type="pct"/>
          </w:tcPr>
          <w:p w14:paraId="2EF76782" w14:textId="19D48FDC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3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of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103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autopsy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</w:rPr>
              <w:t>cases</w:t>
            </w:r>
          </w:p>
        </w:tc>
        <w:tc>
          <w:tcPr>
            <w:tcW w:w="264" w:type="pct"/>
          </w:tcPr>
          <w:p w14:paraId="644ABC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222D240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18" w:type="pct"/>
          </w:tcPr>
          <w:p w14:paraId="38CD0C7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</w:tcPr>
          <w:p w14:paraId="2D643A3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53" w:type="pct"/>
          </w:tcPr>
          <w:p w14:paraId="791991D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23" w:type="pct"/>
          </w:tcPr>
          <w:p w14:paraId="64FDB53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Autopsy</w:t>
            </w:r>
          </w:p>
        </w:tc>
        <w:tc>
          <w:tcPr>
            <w:tcW w:w="468" w:type="pct"/>
          </w:tcPr>
          <w:p w14:paraId="741E92A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53EC813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</w:tcPr>
          <w:p w14:paraId="3326A4C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</w:tcPr>
          <w:p w14:paraId="6C8B3E4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479A46DD" w14:textId="77777777" w:rsidTr="00047936">
        <w:trPr>
          <w:trHeight w:val="70"/>
        </w:trPr>
        <w:tc>
          <w:tcPr>
            <w:tcW w:w="416" w:type="pct"/>
            <w:vMerge w:val="restart"/>
            <w:tcBorders>
              <w:bottom w:val="single" w:sz="6" w:space="0" w:color="auto"/>
            </w:tcBorders>
          </w:tcPr>
          <w:p w14:paraId="5E34AFDF" w14:textId="3340D4AA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atsukuma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et</w:t>
            </w:r>
            <w:r w:rsidR="002E21CD">
              <w:rPr>
                <w:rFonts w:ascii="Book Antiqua" w:eastAsia="宋体" w:hAnsi="Book Antiqua" w:cs="Tahoma"/>
              </w:rPr>
              <w:t xml:space="preserve"> </w:t>
            </w:r>
            <w:r w:rsidRPr="001344F8">
              <w:rPr>
                <w:rFonts w:ascii="Book Antiqua" w:eastAsia="宋体" w:hAnsi="Book Antiqua" w:cs="Tahoma"/>
                <w:i/>
                <w:iCs/>
              </w:rPr>
              <w:t>al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begin" w:fldLock="1"/>
            </w:r>
            <w:r w:rsidRPr="001344F8">
              <w:rPr>
                <w:rFonts w:ascii="Book Antiqua" w:eastAsia="宋体" w:hAnsi="Book Antiqua" w:cs="Tahoma"/>
              </w:rPr>
              <w:instrText>ADDIN CSL_CITATION {"citationItems":[{"id":"ITEM-1","itemData":{"author":[{"dropping-particle":"","family":"Matsukuma","given":"S","non-dropping-particle":"","parse-names":false,"suffix":""},{"dropping-particle":"","family":"Suda","given":"K","non-dropping-particle":"","parse-names":false,"suffix":""},{"dropping-particle":"","family":"Abe","given":"H","non-dropping-particle":"","parse-names":false,"suffix":""},{"dropping-particle":"","family":"Ogata","given":"S","non-dropping-particle":"","parse-names":false,"suffix":""},{"dropping-particle":"","family":"Wada","given":"R","non-dropping-particle":"","parse-names":false,"suffix":""}],"container-title":"Histopathology","id":"ITEM-1","issued":{"date-parts":[["1997"]]},"page":"208-213","title":"Metastatic cancer involving pancreatic duct epithelium and its mimicry of primary pancreatic cancer","type":"article-journal"},"uris":["http://www.mendeley.com/documents/?uuid=27573b1a-49ae-441c-9da5-87b20d690bb4"]}],"mendeley":{"formattedCitation":"&lt;sup&gt;[39]&lt;/sup&gt;","plainTextFormattedCitation":"[39]","previouslyFormattedCitation":"&lt;sup&gt;[39]&lt;/sup&gt;"},"properties":{"noteIndex":0},"schema":"https://github.com/citation-style-language/schema/raw/master/csl-citation.json"}</w:instrTex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separate"/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t>[39]</w:t>
            </w:r>
            <w:r w:rsidRPr="001344F8">
              <w:rPr>
                <w:rFonts w:ascii="Book Antiqua" w:eastAsia="宋体" w:hAnsi="Book Antiqua" w:cs="Tahoma"/>
                <w:vertAlign w:val="superscript"/>
              </w:rPr>
              <w:fldChar w:fldCharType="end"/>
            </w:r>
          </w:p>
        </w:tc>
        <w:tc>
          <w:tcPr>
            <w:tcW w:w="260" w:type="pct"/>
            <w:vMerge w:val="restart"/>
            <w:tcBorders>
              <w:bottom w:val="single" w:sz="6" w:space="0" w:color="auto"/>
            </w:tcBorders>
          </w:tcPr>
          <w:p w14:paraId="264BE26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1997</w:t>
            </w:r>
          </w:p>
        </w:tc>
        <w:tc>
          <w:tcPr>
            <w:tcW w:w="396" w:type="pct"/>
            <w:vMerge w:val="restart"/>
            <w:tcBorders>
              <w:bottom w:val="single" w:sz="6" w:space="0" w:color="auto"/>
            </w:tcBorders>
          </w:tcPr>
          <w:p w14:paraId="4839E5A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Japan</w:t>
            </w:r>
          </w:p>
        </w:tc>
        <w:tc>
          <w:tcPr>
            <w:tcW w:w="332" w:type="pct"/>
            <w:vMerge w:val="restart"/>
            <w:tcBorders>
              <w:bottom w:val="single" w:sz="6" w:space="0" w:color="auto"/>
            </w:tcBorders>
          </w:tcPr>
          <w:p w14:paraId="702B4B9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3</w:t>
            </w:r>
          </w:p>
        </w:tc>
        <w:tc>
          <w:tcPr>
            <w:tcW w:w="264" w:type="pct"/>
          </w:tcPr>
          <w:p w14:paraId="4800EF7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55</w:t>
            </w:r>
          </w:p>
        </w:tc>
        <w:tc>
          <w:tcPr>
            <w:tcW w:w="473" w:type="pct"/>
          </w:tcPr>
          <w:p w14:paraId="66EEDCC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  <w:vMerge w:val="restart"/>
            <w:tcBorders>
              <w:bottom w:val="single" w:sz="6" w:space="0" w:color="auto"/>
            </w:tcBorders>
          </w:tcPr>
          <w:p w14:paraId="74989B8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473" w:type="pct"/>
            <w:vMerge w:val="restart"/>
            <w:tcBorders>
              <w:bottom w:val="single" w:sz="6" w:space="0" w:color="auto"/>
            </w:tcBorders>
          </w:tcPr>
          <w:p w14:paraId="1D927C3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53" w:type="pct"/>
            <w:vMerge w:val="restart"/>
            <w:tcBorders>
              <w:bottom w:val="single" w:sz="6" w:space="0" w:color="auto"/>
            </w:tcBorders>
          </w:tcPr>
          <w:p w14:paraId="17B3B6B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No</w:t>
            </w:r>
          </w:p>
        </w:tc>
        <w:tc>
          <w:tcPr>
            <w:tcW w:w="423" w:type="pct"/>
            <w:vMerge w:val="restart"/>
            <w:tcBorders>
              <w:bottom w:val="single" w:sz="6" w:space="0" w:color="auto"/>
            </w:tcBorders>
          </w:tcPr>
          <w:p w14:paraId="6475BD4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Autopsy</w:t>
            </w:r>
          </w:p>
        </w:tc>
        <w:tc>
          <w:tcPr>
            <w:tcW w:w="468" w:type="pct"/>
            <w:vMerge w:val="restart"/>
            <w:tcBorders>
              <w:bottom w:val="single" w:sz="6" w:space="0" w:color="auto"/>
            </w:tcBorders>
          </w:tcPr>
          <w:p w14:paraId="13EA75F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  <w:vMerge w:val="restart"/>
            <w:tcBorders>
              <w:bottom w:val="single" w:sz="6" w:space="0" w:color="auto"/>
            </w:tcBorders>
          </w:tcPr>
          <w:p w14:paraId="24BBD77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306" w:type="pct"/>
            <w:vMerge w:val="restart"/>
            <w:tcBorders>
              <w:bottom w:val="single" w:sz="6" w:space="0" w:color="auto"/>
            </w:tcBorders>
          </w:tcPr>
          <w:p w14:paraId="554621E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UNK</w:t>
            </w:r>
          </w:p>
        </w:tc>
        <w:tc>
          <w:tcPr>
            <w:tcW w:w="260" w:type="pct"/>
            <w:vMerge w:val="restart"/>
            <w:tcBorders>
              <w:bottom w:val="single" w:sz="6" w:space="0" w:color="auto"/>
            </w:tcBorders>
          </w:tcPr>
          <w:p w14:paraId="7E8ECEA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Dead</w:t>
            </w:r>
          </w:p>
        </w:tc>
      </w:tr>
      <w:tr w:rsidR="000504A6" w:rsidRPr="001344F8" w14:paraId="0447593C" w14:textId="77777777" w:rsidTr="00047936">
        <w:trPr>
          <w:trHeight w:val="320"/>
        </w:trPr>
        <w:tc>
          <w:tcPr>
            <w:tcW w:w="416" w:type="pct"/>
            <w:vMerge/>
            <w:tcBorders>
              <w:bottom w:val="single" w:sz="6" w:space="0" w:color="auto"/>
            </w:tcBorders>
          </w:tcPr>
          <w:p w14:paraId="049D6BA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263861B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396" w:type="pct"/>
            <w:vMerge/>
            <w:tcBorders>
              <w:bottom w:val="single" w:sz="6" w:space="0" w:color="auto"/>
            </w:tcBorders>
          </w:tcPr>
          <w:p w14:paraId="5C09F7E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332" w:type="pct"/>
            <w:vMerge/>
            <w:tcBorders>
              <w:bottom w:val="single" w:sz="6" w:space="0" w:color="auto"/>
            </w:tcBorders>
          </w:tcPr>
          <w:p w14:paraId="0578693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4" w:type="pct"/>
          </w:tcPr>
          <w:p w14:paraId="7769D02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64</w:t>
            </w:r>
          </w:p>
        </w:tc>
        <w:tc>
          <w:tcPr>
            <w:tcW w:w="473" w:type="pct"/>
          </w:tcPr>
          <w:p w14:paraId="316257B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  <w:vMerge/>
            <w:tcBorders>
              <w:bottom w:val="single" w:sz="6" w:space="0" w:color="auto"/>
            </w:tcBorders>
          </w:tcPr>
          <w:p w14:paraId="24CB8CC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473" w:type="pct"/>
            <w:vMerge/>
            <w:tcBorders>
              <w:bottom w:val="single" w:sz="6" w:space="0" w:color="auto"/>
            </w:tcBorders>
          </w:tcPr>
          <w:p w14:paraId="2FE56A57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53" w:type="pct"/>
            <w:vMerge/>
            <w:tcBorders>
              <w:bottom w:val="single" w:sz="6" w:space="0" w:color="auto"/>
            </w:tcBorders>
          </w:tcPr>
          <w:p w14:paraId="0F2D6B98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423" w:type="pct"/>
            <w:vMerge/>
            <w:tcBorders>
              <w:bottom w:val="single" w:sz="6" w:space="0" w:color="auto"/>
            </w:tcBorders>
          </w:tcPr>
          <w:p w14:paraId="5C854D7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468" w:type="pct"/>
            <w:vMerge/>
            <w:tcBorders>
              <w:bottom w:val="single" w:sz="6" w:space="0" w:color="auto"/>
            </w:tcBorders>
          </w:tcPr>
          <w:p w14:paraId="00FA486C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1CB8F77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306" w:type="pct"/>
            <w:vMerge/>
            <w:tcBorders>
              <w:bottom w:val="single" w:sz="6" w:space="0" w:color="auto"/>
            </w:tcBorders>
          </w:tcPr>
          <w:p w14:paraId="7EF9FB06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5720115F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</w:tr>
      <w:tr w:rsidR="000504A6" w:rsidRPr="001344F8" w14:paraId="650420E0" w14:textId="77777777" w:rsidTr="00047936">
        <w:trPr>
          <w:trHeight w:val="409"/>
        </w:trPr>
        <w:tc>
          <w:tcPr>
            <w:tcW w:w="416" w:type="pct"/>
            <w:vMerge/>
            <w:tcBorders>
              <w:bottom w:val="single" w:sz="6" w:space="0" w:color="auto"/>
            </w:tcBorders>
          </w:tcPr>
          <w:p w14:paraId="4036FF9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18F8A89D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396" w:type="pct"/>
            <w:vMerge/>
            <w:tcBorders>
              <w:bottom w:val="single" w:sz="6" w:space="0" w:color="auto"/>
            </w:tcBorders>
          </w:tcPr>
          <w:p w14:paraId="16695792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332" w:type="pct"/>
            <w:vMerge/>
            <w:tcBorders>
              <w:bottom w:val="single" w:sz="6" w:space="0" w:color="auto"/>
            </w:tcBorders>
          </w:tcPr>
          <w:p w14:paraId="625128E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4" w:type="pct"/>
            <w:tcBorders>
              <w:bottom w:val="single" w:sz="6" w:space="0" w:color="auto"/>
            </w:tcBorders>
          </w:tcPr>
          <w:p w14:paraId="5E9BB801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58</w:t>
            </w:r>
          </w:p>
        </w:tc>
        <w:tc>
          <w:tcPr>
            <w:tcW w:w="473" w:type="pct"/>
            <w:tcBorders>
              <w:bottom w:val="single" w:sz="6" w:space="0" w:color="auto"/>
            </w:tcBorders>
          </w:tcPr>
          <w:p w14:paraId="16EEE92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  <w:r w:rsidRPr="001344F8">
              <w:rPr>
                <w:rFonts w:ascii="Book Antiqua" w:eastAsia="宋体" w:hAnsi="Book Antiqua" w:cs="Tahoma"/>
              </w:rPr>
              <w:t>M</w:t>
            </w:r>
          </w:p>
        </w:tc>
        <w:tc>
          <w:tcPr>
            <w:tcW w:w="418" w:type="pct"/>
            <w:vMerge/>
            <w:tcBorders>
              <w:bottom w:val="single" w:sz="6" w:space="0" w:color="auto"/>
            </w:tcBorders>
          </w:tcPr>
          <w:p w14:paraId="6672B755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473" w:type="pct"/>
            <w:vMerge/>
            <w:tcBorders>
              <w:bottom w:val="single" w:sz="6" w:space="0" w:color="auto"/>
            </w:tcBorders>
          </w:tcPr>
          <w:p w14:paraId="59F02CFE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53" w:type="pct"/>
            <w:vMerge/>
            <w:tcBorders>
              <w:bottom w:val="single" w:sz="6" w:space="0" w:color="auto"/>
            </w:tcBorders>
          </w:tcPr>
          <w:p w14:paraId="6DFAE27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423" w:type="pct"/>
            <w:vMerge/>
            <w:tcBorders>
              <w:bottom w:val="single" w:sz="6" w:space="0" w:color="auto"/>
            </w:tcBorders>
          </w:tcPr>
          <w:p w14:paraId="4CCDDE8B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468" w:type="pct"/>
            <w:vMerge/>
            <w:tcBorders>
              <w:bottom w:val="single" w:sz="6" w:space="0" w:color="auto"/>
            </w:tcBorders>
          </w:tcPr>
          <w:p w14:paraId="10DF5E14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6428E81A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306" w:type="pct"/>
            <w:vMerge/>
            <w:tcBorders>
              <w:bottom w:val="single" w:sz="6" w:space="0" w:color="auto"/>
            </w:tcBorders>
          </w:tcPr>
          <w:p w14:paraId="105D0830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  <w:tc>
          <w:tcPr>
            <w:tcW w:w="260" w:type="pct"/>
            <w:vMerge/>
            <w:tcBorders>
              <w:bottom w:val="single" w:sz="6" w:space="0" w:color="auto"/>
            </w:tcBorders>
          </w:tcPr>
          <w:p w14:paraId="5C0FCBA3" w14:textId="77777777" w:rsidR="000504A6" w:rsidRPr="001344F8" w:rsidRDefault="000504A6" w:rsidP="001344F8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ahoma"/>
              </w:rPr>
            </w:pPr>
          </w:p>
        </w:tc>
      </w:tr>
    </w:tbl>
    <w:p w14:paraId="1F5FB8BA" w14:textId="097E5BEB" w:rsidR="000504A6" w:rsidRPr="001344F8" w:rsidRDefault="0051458C" w:rsidP="001344F8">
      <w:pPr>
        <w:spacing w:line="360" w:lineRule="auto"/>
        <w:jc w:val="both"/>
        <w:rPr>
          <w:rFonts w:ascii="Book Antiqua" w:eastAsia="宋体" w:hAnsi="Book Antiqua"/>
        </w:rPr>
      </w:pPr>
      <w:r w:rsidRPr="0051458C">
        <w:rPr>
          <w:rFonts w:ascii="Book Antiqua" w:eastAsia="宋体" w:hAnsi="Book Antiqua"/>
        </w:rPr>
        <w:t>CT: Computed tomography; EUS: Endoscopic ultrasound; F: Female; FNA: Fine-needle aspiration; FNB: Fine-needle biopsy; M: Male; PD-L1: Programmed death ligand 1; PET: Positron emission tomography; UNK: Unknown.</w:t>
      </w:r>
    </w:p>
    <w:p w14:paraId="363E7277" w14:textId="2B5EBD3B" w:rsidR="00BB49A7" w:rsidRDefault="00BB49A7" w:rsidP="001344F8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C8E3C13" w14:textId="77777777" w:rsidR="00BB49A7" w:rsidRDefault="00BB49A7">
      <w:pPr>
        <w:rPr>
          <w:rFonts w:ascii="Book Antiqua" w:hAnsi="Book Antiqua"/>
          <w:lang w:eastAsia="zh-CN"/>
        </w:rPr>
      </w:pPr>
      <w:r>
        <w:rPr>
          <w:rFonts w:ascii="Book Antiqua" w:hAnsi="Book Antiqua"/>
          <w:lang w:eastAsia="zh-CN"/>
        </w:rPr>
        <w:br w:type="page"/>
      </w:r>
    </w:p>
    <w:p w14:paraId="01B18C09" w14:textId="77777777" w:rsidR="00BB49A7" w:rsidRDefault="00BB49A7" w:rsidP="00BB49A7">
      <w:pPr>
        <w:snapToGrid w:val="0"/>
        <w:rPr>
          <w:rFonts w:ascii="Book Antiqua" w:hAnsi="Book Antiqua"/>
        </w:rPr>
      </w:pPr>
    </w:p>
    <w:p w14:paraId="1355ECB8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62574EA5" wp14:editId="4A710103">
            <wp:extent cx="2499360" cy="1440180"/>
            <wp:effectExtent l="0" t="0" r="0" b="7620"/>
            <wp:docPr id="7" name="图片 7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671234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</w:p>
    <w:p w14:paraId="2732510C" w14:textId="77777777" w:rsidR="00BB49A7" w:rsidRDefault="00BB49A7" w:rsidP="00BB49A7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505C1260" w14:textId="77777777" w:rsidR="00BB49A7" w:rsidRDefault="00BB49A7" w:rsidP="00BB49A7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7739BE9E" w14:textId="77777777" w:rsidR="00BB49A7" w:rsidRDefault="00BB49A7" w:rsidP="00BB49A7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7D52BA1E" w14:textId="77777777" w:rsidR="00BB49A7" w:rsidRDefault="00BB49A7" w:rsidP="00BB49A7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9BB0183" w14:textId="77777777" w:rsidR="00BB49A7" w:rsidRDefault="00BB49A7" w:rsidP="00BB49A7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4635FF18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208802E7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</w:p>
    <w:p w14:paraId="1CE420D3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</w:p>
    <w:p w14:paraId="76CC0E5F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</w:p>
    <w:p w14:paraId="0D505CE8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6C409E3D" wp14:editId="06037550">
            <wp:extent cx="1447800" cy="1440180"/>
            <wp:effectExtent l="0" t="0" r="0" b="7620"/>
            <wp:docPr id="8" name="图片 8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8F6A3" w14:textId="77777777" w:rsidR="00BB49A7" w:rsidRDefault="00BB49A7" w:rsidP="00BB49A7">
      <w:pPr>
        <w:snapToGrid w:val="0"/>
        <w:ind w:leftChars="100" w:left="240"/>
        <w:jc w:val="center"/>
        <w:rPr>
          <w:rFonts w:ascii="Book Antiqua" w:hAnsi="Book Antiqua"/>
        </w:rPr>
      </w:pPr>
    </w:p>
    <w:p w14:paraId="23182965" w14:textId="77777777" w:rsidR="00BB49A7" w:rsidRDefault="00BB49A7" w:rsidP="00BB49A7">
      <w:pPr>
        <w:snapToGrid w:val="0"/>
        <w:rPr>
          <w:rFonts w:ascii="Book Antiqua" w:hAnsi="Book Antiqua"/>
        </w:rPr>
      </w:pPr>
    </w:p>
    <w:p w14:paraId="70F8C25C" w14:textId="77777777" w:rsidR="00BB49A7" w:rsidRDefault="00BB49A7" w:rsidP="00BB49A7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34654041" w14:textId="5E66AFEC" w:rsidR="000504A6" w:rsidRPr="00BB49A7" w:rsidRDefault="00BB49A7" w:rsidP="00BB49A7">
      <w:pPr>
        <w:snapToGrid w:val="0"/>
        <w:jc w:val="center"/>
        <w:rPr>
          <w:rFonts w:ascii="Book Antiqua" w:hAnsi="Book Antiqua"/>
          <w:shd w:val="clear" w:color="auto" w:fill="FFFFFF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hAnsi="Book Antiqua" w:cs="BookAntiqua-Bold" w:hint="eastAsia"/>
          <w:b/>
          <w:bCs/>
          <w:color w:val="000000" w:themeColor="text1"/>
        </w:rPr>
        <w:t>2</w:t>
      </w: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</w:p>
    <w:sectPr w:rsidR="000504A6" w:rsidRPr="00BB49A7" w:rsidSect="00F4225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56AA8F" w14:textId="77777777" w:rsidR="001226CB" w:rsidRDefault="001226CB" w:rsidP="000504A6">
      <w:r>
        <w:separator/>
      </w:r>
    </w:p>
  </w:endnote>
  <w:endnote w:type="continuationSeparator" w:id="0">
    <w:p w14:paraId="63CE6014" w14:textId="77777777" w:rsidR="001226CB" w:rsidRDefault="001226CB" w:rsidP="000504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宋体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Calibri"/>
    <w:charset w:val="00"/>
    <w:family w:val="swiss"/>
    <w:pitch w:val="default"/>
    <w:sig w:usb0="00000000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38B7EC" w14:textId="77777777" w:rsidR="005F3CF0" w:rsidRPr="000504A6" w:rsidRDefault="005F3CF0" w:rsidP="000504A6">
    <w:pPr>
      <w:pStyle w:val="a6"/>
      <w:jc w:val="right"/>
      <w:rPr>
        <w:rFonts w:ascii="Book Antiqua" w:hAnsi="Book Antiqua"/>
        <w:sz w:val="24"/>
        <w:szCs w:val="24"/>
      </w:rPr>
    </w:pPr>
    <w:r w:rsidRPr="000504A6">
      <w:rPr>
        <w:rFonts w:ascii="Book Antiqua" w:hAnsi="Book Antiqua"/>
        <w:sz w:val="24"/>
        <w:szCs w:val="24"/>
      </w:rPr>
      <w:fldChar w:fldCharType="begin"/>
    </w:r>
    <w:r w:rsidRPr="000504A6">
      <w:rPr>
        <w:rFonts w:ascii="Book Antiqua" w:hAnsi="Book Antiqua"/>
        <w:sz w:val="24"/>
        <w:szCs w:val="24"/>
      </w:rPr>
      <w:instrText xml:space="preserve"> PAGE  \* Arabic  \* MERGEFORMAT </w:instrText>
    </w:r>
    <w:r w:rsidRPr="000504A6">
      <w:rPr>
        <w:rFonts w:ascii="Book Antiqua" w:hAnsi="Book Antiqua"/>
        <w:sz w:val="24"/>
        <w:szCs w:val="24"/>
      </w:rPr>
      <w:fldChar w:fldCharType="separate"/>
    </w:r>
    <w:r w:rsidR="003C5B2B">
      <w:rPr>
        <w:rFonts w:ascii="Book Antiqua" w:hAnsi="Book Antiqua"/>
        <w:noProof/>
        <w:sz w:val="24"/>
        <w:szCs w:val="24"/>
      </w:rPr>
      <w:t>36</w:t>
    </w:r>
    <w:r w:rsidRPr="000504A6">
      <w:rPr>
        <w:rFonts w:ascii="Book Antiqua" w:hAnsi="Book Antiqua"/>
        <w:sz w:val="24"/>
        <w:szCs w:val="24"/>
      </w:rPr>
      <w:fldChar w:fldCharType="end"/>
    </w:r>
    <w:r w:rsidRPr="000504A6">
      <w:rPr>
        <w:rFonts w:ascii="Book Antiqua" w:hAnsi="Book Antiqua"/>
        <w:sz w:val="24"/>
        <w:szCs w:val="24"/>
      </w:rPr>
      <w:t>/</w:t>
    </w:r>
    <w:r w:rsidRPr="000504A6">
      <w:rPr>
        <w:rFonts w:ascii="Book Antiqua" w:hAnsi="Book Antiqua"/>
        <w:sz w:val="24"/>
        <w:szCs w:val="24"/>
      </w:rPr>
      <w:fldChar w:fldCharType="begin"/>
    </w:r>
    <w:r w:rsidRPr="000504A6">
      <w:rPr>
        <w:rFonts w:ascii="Book Antiqua" w:hAnsi="Book Antiqua"/>
        <w:sz w:val="24"/>
        <w:szCs w:val="24"/>
      </w:rPr>
      <w:instrText xml:space="preserve"> NUMPAGES   \* MERGEFORMAT </w:instrText>
    </w:r>
    <w:r w:rsidRPr="000504A6">
      <w:rPr>
        <w:rFonts w:ascii="Book Antiqua" w:hAnsi="Book Antiqua"/>
        <w:sz w:val="24"/>
        <w:szCs w:val="24"/>
      </w:rPr>
      <w:fldChar w:fldCharType="separate"/>
    </w:r>
    <w:r w:rsidR="003C5B2B">
      <w:rPr>
        <w:rFonts w:ascii="Book Antiqua" w:hAnsi="Book Antiqua"/>
        <w:noProof/>
        <w:sz w:val="24"/>
        <w:szCs w:val="24"/>
      </w:rPr>
      <w:t>36</w:t>
    </w:r>
    <w:r w:rsidRPr="000504A6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EB7B88" w14:textId="77777777" w:rsidR="001226CB" w:rsidRDefault="001226CB" w:rsidP="000504A6">
      <w:r>
        <w:separator/>
      </w:r>
    </w:p>
  </w:footnote>
  <w:footnote w:type="continuationSeparator" w:id="0">
    <w:p w14:paraId="565D595D" w14:textId="77777777" w:rsidR="001226CB" w:rsidRDefault="001226CB" w:rsidP="000504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1E34E7"/>
    <w:multiLevelType w:val="multilevel"/>
    <w:tmpl w:val="9654AF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E2459F0"/>
    <w:multiLevelType w:val="multilevel"/>
    <w:tmpl w:val="304C59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2643490"/>
    <w:multiLevelType w:val="multilevel"/>
    <w:tmpl w:val="6DB092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3F72DF5"/>
    <w:multiLevelType w:val="multilevel"/>
    <w:tmpl w:val="B8B6A5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819539677">
    <w:abstractNumId w:val="2"/>
  </w:num>
  <w:num w:numId="2" w16cid:durableId="118107491">
    <w:abstractNumId w:val="0"/>
  </w:num>
  <w:num w:numId="3" w16cid:durableId="1677615214">
    <w:abstractNumId w:val="3"/>
  </w:num>
  <w:num w:numId="4" w16cid:durableId="18691253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076CA"/>
    <w:rsid w:val="00034393"/>
    <w:rsid w:val="00047936"/>
    <w:rsid w:val="000504A6"/>
    <w:rsid w:val="0009245E"/>
    <w:rsid w:val="00092DAF"/>
    <w:rsid w:val="000F4FBF"/>
    <w:rsid w:val="001226CB"/>
    <w:rsid w:val="00123229"/>
    <w:rsid w:val="001344F8"/>
    <w:rsid w:val="00175285"/>
    <w:rsid w:val="001D60FA"/>
    <w:rsid w:val="00271942"/>
    <w:rsid w:val="002C0185"/>
    <w:rsid w:val="002C2F25"/>
    <w:rsid w:val="002E21CD"/>
    <w:rsid w:val="003008BE"/>
    <w:rsid w:val="003074A0"/>
    <w:rsid w:val="0035340E"/>
    <w:rsid w:val="0037752F"/>
    <w:rsid w:val="003C5B2B"/>
    <w:rsid w:val="004244C4"/>
    <w:rsid w:val="00475562"/>
    <w:rsid w:val="004B2554"/>
    <w:rsid w:val="0051458C"/>
    <w:rsid w:val="00572FE0"/>
    <w:rsid w:val="005F3CF0"/>
    <w:rsid w:val="00600730"/>
    <w:rsid w:val="00642D3D"/>
    <w:rsid w:val="00644749"/>
    <w:rsid w:val="006A01A7"/>
    <w:rsid w:val="006D5C3E"/>
    <w:rsid w:val="006F506C"/>
    <w:rsid w:val="00737727"/>
    <w:rsid w:val="00755C4E"/>
    <w:rsid w:val="007C0C0E"/>
    <w:rsid w:val="00840568"/>
    <w:rsid w:val="00854149"/>
    <w:rsid w:val="008F6CFC"/>
    <w:rsid w:val="009319BD"/>
    <w:rsid w:val="009328F1"/>
    <w:rsid w:val="00985686"/>
    <w:rsid w:val="009D3863"/>
    <w:rsid w:val="009E1933"/>
    <w:rsid w:val="00A7705D"/>
    <w:rsid w:val="00A77B3E"/>
    <w:rsid w:val="00B047D4"/>
    <w:rsid w:val="00B271EF"/>
    <w:rsid w:val="00B32A82"/>
    <w:rsid w:val="00B45B9B"/>
    <w:rsid w:val="00B678E9"/>
    <w:rsid w:val="00BA2096"/>
    <w:rsid w:val="00BA621B"/>
    <w:rsid w:val="00BB49A7"/>
    <w:rsid w:val="00C20E10"/>
    <w:rsid w:val="00CA2A55"/>
    <w:rsid w:val="00D17A12"/>
    <w:rsid w:val="00D23A73"/>
    <w:rsid w:val="00D73477"/>
    <w:rsid w:val="00DA3FA6"/>
    <w:rsid w:val="00DB40FF"/>
    <w:rsid w:val="00E40B58"/>
    <w:rsid w:val="00E80DB2"/>
    <w:rsid w:val="00E92A28"/>
    <w:rsid w:val="00F208C1"/>
    <w:rsid w:val="00F4225D"/>
    <w:rsid w:val="00F60BC3"/>
    <w:rsid w:val="00FD1F2C"/>
    <w:rsid w:val="00FD28BA"/>
    <w:rsid w:val="00FF1E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1D3C415"/>
  <w15:docId w15:val="{65F0A813-73B7-EC49-B6D2-D30B564836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1">
    <w:name w:val="网格型1"/>
    <w:basedOn w:val="a1"/>
    <w:next w:val="a3"/>
    <w:uiPriority w:val="39"/>
    <w:rsid w:val="000504A6"/>
    <w:rPr>
      <w:rFonts w:ascii="Calibri" w:hAnsi="Calibri"/>
      <w:sz w:val="22"/>
      <w:szCs w:val="22"/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3">
    <w:name w:val="Table Grid"/>
    <w:basedOn w:val="a1"/>
    <w:rsid w:val="000504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rsid w:val="000504A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rsid w:val="000504A6"/>
    <w:rPr>
      <w:sz w:val="18"/>
      <w:szCs w:val="18"/>
    </w:rPr>
  </w:style>
  <w:style w:type="paragraph" w:styleId="a6">
    <w:name w:val="footer"/>
    <w:basedOn w:val="a"/>
    <w:link w:val="a7"/>
    <w:rsid w:val="000504A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rsid w:val="000504A6"/>
    <w:rPr>
      <w:sz w:val="18"/>
      <w:szCs w:val="18"/>
    </w:rPr>
  </w:style>
  <w:style w:type="character" w:styleId="a8">
    <w:name w:val="annotation reference"/>
    <w:basedOn w:val="a0"/>
    <w:rsid w:val="00B271EF"/>
    <w:rPr>
      <w:sz w:val="21"/>
      <w:szCs w:val="21"/>
    </w:rPr>
  </w:style>
  <w:style w:type="paragraph" w:styleId="a9">
    <w:name w:val="annotation text"/>
    <w:basedOn w:val="a"/>
    <w:link w:val="aa"/>
    <w:uiPriority w:val="99"/>
    <w:qFormat/>
    <w:rsid w:val="00B271EF"/>
  </w:style>
  <w:style w:type="character" w:customStyle="1" w:styleId="aa">
    <w:name w:val="批注文字 字符"/>
    <w:basedOn w:val="a0"/>
    <w:link w:val="a9"/>
    <w:uiPriority w:val="99"/>
    <w:qFormat/>
    <w:rsid w:val="00B271EF"/>
    <w:rPr>
      <w:sz w:val="24"/>
      <w:szCs w:val="24"/>
    </w:rPr>
  </w:style>
  <w:style w:type="paragraph" w:styleId="ab">
    <w:name w:val="annotation subject"/>
    <w:basedOn w:val="a9"/>
    <w:next w:val="a9"/>
    <w:link w:val="ac"/>
    <w:rsid w:val="00B271EF"/>
    <w:rPr>
      <w:b/>
      <w:bCs/>
    </w:rPr>
  </w:style>
  <w:style w:type="character" w:customStyle="1" w:styleId="ac">
    <w:name w:val="批注主题 字符"/>
    <w:basedOn w:val="aa"/>
    <w:link w:val="ab"/>
    <w:rsid w:val="00B271EF"/>
    <w:rPr>
      <w:b/>
      <w:bCs/>
      <w:sz w:val="24"/>
      <w:szCs w:val="24"/>
    </w:rPr>
  </w:style>
  <w:style w:type="paragraph" w:styleId="ad">
    <w:name w:val="Balloon Text"/>
    <w:basedOn w:val="a"/>
    <w:link w:val="ae"/>
    <w:rsid w:val="00B271EF"/>
    <w:rPr>
      <w:sz w:val="18"/>
      <w:szCs w:val="18"/>
    </w:rPr>
  </w:style>
  <w:style w:type="character" w:customStyle="1" w:styleId="ae">
    <w:name w:val="批注框文本 字符"/>
    <w:basedOn w:val="a0"/>
    <w:link w:val="ad"/>
    <w:rsid w:val="00B271EF"/>
    <w:rPr>
      <w:sz w:val="18"/>
      <w:szCs w:val="18"/>
    </w:rPr>
  </w:style>
  <w:style w:type="character" w:styleId="af">
    <w:name w:val="Hyperlink"/>
    <w:uiPriority w:val="99"/>
    <w:rsid w:val="00B271EF"/>
    <w:rPr>
      <w:rFonts w:cs="Times New Roman"/>
      <w:color w:val="0000FF"/>
      <w:u w:val="single"/>
    </w:rPr>
  </w:style>
  <w:style w:type="character" w:customStyle="1" w:styleId="Char">
    <w:name w:val="纯文本 Char"/>
    <w:link w:val="PlainText1"/>
    <w:rsid w:val="00B271EF"/>
    <w:rPr>
      <w:rFonts w:ascii="宋体" w:hAnsi="Courier New" w:cs="Courier New"/>
      <w:szCs w:val="21"/>
    </w:rPr>
  </w:style>
  <w:style w:type="paragraph" w:customStyle="1" w:styleId="PlainText1">
    <w:name w:val="Plain Text1"/>
    <w:basedOn w:val="a"/>
    <w:link w:val="Char"/>
    <w:rsid w:val="00B271EF"/>
    <w:pPr>
      <w:widowControl w:val="0"/>
      <w:jc w:val="both"/>
    </w:pPr>
    <w:rPr>
      <w:rFonts w:ascii="宋体" w:hAnsi="Courier New" w:cs="Courier New"/>
      <w:sz w:val="20"/>
      <w:szCs w:val="21"/>
    </w:rPr>
  </w:style>
  <w:style w:type="paragraph" w:styleId="af0">
    <w:name w:val="List Paragraph"/>
    <w:basedOn w:val="a"/>
    <w:uiPriority w:val="34"/>
    <w:qFormat/>
    <w:rsid w:val="00047936"/>
    <w:pPr>
      <w:spacing w:after="200" w:line="276" w:lineRule="auto"/>
      <w:ind w:firstLineChars="200" w:firstLine="420"/>
    </w:pPr>
    <w:rPr>
      <w:rFonts w:ascii="Calibri" w:eastAsia="宋体" w:hAnsi="Calibri"/>
      <w:sz w:val="22"/>
      <w:szCs w:val="22"/>
      <w:lang w:val="en-GB"/>
    </w:rPr>
  </w:style>
  <w:style w:type="character" w:customStyle="1" w:styleId="id-label">
    <w:name w:val="id-label"/>
    <w:basedOn w:val="a0"/>
    <w:rsid w:val="004B2554"/>
  </w:style>
  <w:style w:type="character" w:styleId="af1">
    <w:name w:val="Strong"/>
    <w:basedOn w:val="a0"/>
    <w:uiPriority w:val="22"/>
    <w:qFormat/>
    <w:rsid w:val="004B2554"/>
    <w:rPr>
      <w:b/>
      <w:bCs/>
    </w:rPr>
  </w:style>
  <w:style w:type="paragraph" w:styleId="af2">
    <w:name w:val="Revision"/>
    <w:hidden/>
    <w:uiPriority w:val="99"/>
    <w:semiHidden/>
    <w:rsid w:val="001344F8"/>
    <w:rPr>
      <w:sz w:val="24"/>
      <w:szCs w:val="24"/>
    </w:rPr>
  </w:style>
  <w:style w:type="paragraph" w:styleId="af3">
    <w:name w:val="Normal (Web)"/>
    <w:basedOn w:val="a"/>
    <w:semiHidden/>
    <w:unhideWhenUsed/>
    <w:rsid w:val="00C20E1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40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2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74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9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0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30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345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jpe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38</Pages>
  <Words>8570</Words>
  <Characters>48853</Characters>
  <Application>Microsoft Office Word</Application>
  <DocSecurity>0</DocSecurity>
  <Lines>407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wdm</cp:lastModifiedBy>
  <cp:revision>11</cp:revision>
  <dcterms:created xsi:type="dcterms:W3CDTF">2022-06-16T02:47:00Z</dcterms:created>
  <dcterms:modified xsi:type="dcterms:W3CDTF">2022-07-13T08:20:00Z</dcterms:modified>
</cp:coreProperties>
</file>